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00822C8D" w:rsidP="009F7D04">
      <w:pPr>
        <w:pStyle w:val="Title"/>
        <w:jc w:val="center"/>
        <w:rPr>
          <w:sz w:val="28"/>
          <w:szCs w:val="28"/>
        </w:rPr>
      </w:pPr>
      <w:r w:rsidRPr="006465BB">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77777777" w:rsidR="009F7D04" w:rsidRDefault="006465BB" w:rsidP="006465BB">
      <w:pPr>
        <w:spacing w:after="0" w:line="240" w:lineRule="auto"/>
        <w:jc w:val="center"/>
      </w:pPr>
      <w:r>
        <w:t xml:space="preserve">Stefan R. Solnstev, Michael R. Shortreed, </w:t>
      </w:r>
      <w:r w:rsidR="00585D4E">
        <w:t xml:space="preserve">Brian L. Frey, </w:t>
      </w:r>
      <w:r>
        <w:t>and Lloyd M. Smith*</w:t>
      </w:r>
    </w:p>
    <w:p w14:paraId="15C6FC62" w14:textId="77777777" w:rsidR="006465BB" w:rsidRDefault="006465BB" w:rsidP="006465BB">
      <w:pPr>
        <w:spacing w:after="0" w:line="240" w:lineRule="auto"/>
        <w:jc w:val="center"/>
      </w:pPr>
      <w:r>
        <w:t>Department of Chemistry and Genome Center of Wisconsin</w:t>
      </w:r>
    </w:p>
    <w:p w14:paraId="0DCD081B" w14:textId="77777777" w:rsidR="006465BB" w:rsidRDefault="006465BB" w:rsidP="006465BB">
      <w:pPr>
        <w:spacing w:after="0" w:line="240" w:lineRule="auto"/>
        <w:jc w:val="center"/>
      </w:pPr>
      <w:r>
        <w:t>University of Wisconsin – Madison</w:t>
      </w:r>
    </w:p>
    <w:p w14:paraId="0DBCB8BF" w14:textId="77777777" w:rsidR="006465BB" w:rsidRPr="009F7D04" w:rsidRDefault="006465BB" w:rsidP="006465BB">
      <w:pPr>
        <w:spacing w:after="0" w:line="240" w:lineRule="auto"/>
        <w:jc w:val="center"/>
      </w:pPr>
      <w:r>
        <w:t>Madison, WI 53706</w:t>
      </w:r>
    </w:p>
    <w:p w14:paraId="1C082F10" w14:textId="77777777" w:rsidR="009F7D04" w:rsidRDefault="009F7D04" w:rsidP="009F7D04"/>
    <w:p w14:paraId="01022AB8" w14:textId="77777777" w:rsidR="009F7D04" w:rsidRPr="005A3026" w:rsidRDefault="009F7D04" w:rsidP="00583D01">
      <w:pPr>
        <w:rPr>
          <w:b/>
        </w:rPr>
      </w:pPr>
      <w:r w:rsidRPr="005A3026">
        <w:rPr>
          <w:b/>
        </w:rPr>
        <w:t xml:space="preserve">ABSTRACT </w:t>
      </w:r>
      <w:r w:rsidR="00917A51" w:rsidRPr="005A3026">
        <w:rPr>
          <w:b/>
        </w:rPr>
        <w:t>(rewrite this when paper done)</w:t>
      </w:r>
    </w:p>
    <w:p w14:paraId="4B2D8745" w14:textId="77777777" w:rsidR="004C7B57" w:rsidRPr="00C32A06" w:rsidRDefault="00583D01" w:rsidP="00C32A06">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w:t>
      </w:r>
      <w:r w:rsidRPr="00F574B5">
        <w:t xml:space="preserve"> emerging techniques in the field of mass spectrometry</w:t>
      </w:r>
      <w:r>
        <w:t xml:space="preserve"> are becoming available. </w:t>
      </w:r>
      <w:r w:rsidR="006563F1">
        <w:t>GPTM-</w:t>
      </w:r>
      <w:r w:rsidR="002B5222">
        <w:t>D</w:t>
      </w:r>
      <w:r w:rsidR="006563F1">
        <w:t xml:space="preserve"> [</w:t>
      </w:r>
      <w:r w:rsidR="006563F1">
        <w:rPr>
          <w:rStyle w:val="Emphasis"/>
        </w:rPr>
        <w:t>Journal of Very Important Results</w:t>
      </w:r>
      <w:r w:rsidR="006563F1">
        <w:t xml:space="preserve">, </w:t>
      </w:r>
      <w:r w:rsidR="006563F1">
        <w:rPr>
          <w:rStyle w:val="Strong"/>
        </w:rPr>
        <w:t>1</w:t>
      </w:r>
      <w:r w:rsidR="006563F1">
        <w:t xml:space="preserve">, </w:t>
      </w:r>
      <w:r w:rsidR="00642AA7">
        <w:t>1</w:t>
      </w:r>
      <w:r w:rsidR="006563F1">
        <w:t xml:space="preserve"> (2016)] </w:t>
      </w:r>
      <w:r w:rsidR="009C0D35">
        <w:t>is a</w:t>
      </w:r>
      <w:r>
        <w:t xml:space="preserve"> recently developed tool for global identification of PTMs using a single pass database searc</w:t>
      </w:r>
      <w:r w:rsidR="00491C41">
        <w:t>h that is promising</w:t>
      </w:r>
      <w:r>
        <w:t xml:space="preserve">. </w:t>
      </w:r>
      <w:r w:rsidR="000F74B5">
        <w:t>S</w:t>
      </w:r>
      <w:r>
        <w:t>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7777777" w:rsidR="009F7D04" w:rsidRPr="005A3026" w:rsidRDefault="009F7D04" w:rsidP="00D9193A">
      <w:pPr>
        <w:rPr>
          <w:b/>
        </w:rPr>
      </w:pPr>
      <w:r w:rsidRPr="005A3026">
        <w:rPr>
          <w:b/>
        </w:rPr>
        <w:t>INTRODUCTION</w:t>
      </w:r>
    </w:p>
    <w:p w14:paraId="418D6040" w14:textId="616C0753" w:rsidR="00781C6C" w:rsidRPr="009F7D04" w:rsidRDefault="00500690" w:rsidP="00D9193A">
      <w:r w:rsidRPr="009F7D04">
        <w:t xml:space="preserve">We have recently described a </w:t>
      </w:r>
      <w:r w:rsidR="00E87749" w:rsidRPr="009F7D04">
        <w:t>bioinformatics</w:t>
      </w:r>
      <w:r w:rsidRPr="009F7D04">
        <w:t xml:space="preserve"> tool, GPTM-D, for the discovery 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00013BF3">
        <w:t xml:space="preserve"> </w:t>
      </w:r>
      <w:r w:rsidR="00D9193A" w:rsidRPr="009F7D04">
        <w:t>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adds plausible localized PTMs </w:t>
      </w:r>
      <w:r w:rsidR="00BE3885">
        <w:t>to</w:t>
      </w:r>
      <w:r w:rsidR="00244696" w:rsidRPr="009F7D04">
        <w:t xml:space="preserve"> the peptides </w:t>
      </w:r>
      <w:r w:rsidR="00BE3885">
        <w:t>in</w:t>
      </w:r>
      <w:r w:rsidR="00781C6C" w:rsidRPr="009F7D04">
        <w:t xml:space="preserve">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1B1A97F8" w14:textId="3E4FDF2A" w:rsidR="00C63C45" w:rsidRDefault="006A5B10" w:rsidP="00770464">
      <w:pPr>
        <w:keepNext/>
      </w:pPr>
      <w:r w:rsidRPr="009F7D04">
        <w:t>A critical parameter for peptide ide</w:t>
      </w:r>
      <w:r w:rsidR="0085130C">
        <w:t>ntification and PTM localization</w:t>
      </w:r>
      <w:r w:rsidRPr="009F7D04">
        <w:t xml:space="preserve"> is mass accuracy</w:t>
      </w:r>
      <w:r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Pr="009F7D04">
        <w:fldChar w:fldCharType="separate"/>
      </w:r>
      <w:r w:rsidR="00A80648" w:rsidRPr="00A80648">
        <w:rPr>
          <w:noProof/>
          <w:vertAlign w:val="superscript"/>
        </w:rPr>
        <w:t>4</w:t>
      </w:r>
      <w:r w:rsidRPr="009F7D04">
        <w:fldChar w:fldCharType="end"/>
      </w:r>
      <w:r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E22BAE">
        <w:t xml:space="preserve"> standard</w:t>
      </w:r>
      <w:r w:rsidR="00E22BAE">
        <w:fldChar w:fldCharType="begin"/>
      </w:r>
      <w:r w:rsidR="00E22BAE">
        <w:instrText xml:space="preserve"> ADDIN EN.CITE &lt;EndNote&gt;&lt;Cite&gt;&lt;Author&gt;Olsen&lt;/Author&gt;&lt;Year&gt;2005&lt;/Year&gt;&lt;RecNum&gt;13&lt;/RecNum&gt;&lt;DisplayText&gt;&lt;style face="superscript"&gt;5&lt;/style&gt;&lt;/DisplayText&gt;&lt;record&gt;&lt;rec-number&gt;13&lt;/rec-number&gt;&lt;foreign-keys&gt;&lt;key app="EN" db-id="vt5av9s96a0df8exv2z5z0rrf2fptpsxxt52" timestamp="1473780318"&gt;13&lt;/key&gt;&lt;/foreign-keys&gt;&lt;ref-type name="Journal Article"&gt;17&lt;/ref-type&gt;&lt;contributors&gt;&lt;authors&gt;&lt;author&gt;Olsen, J. V.&lt;/author&gt;&lt;author&gt;de Godoy, L. M.&lt;/author&gt;&lt;author&gt;Li, G.&lt;/author&gt;&lt;author&gt;Macek, B.&lt;/author&gt;&lt;author&gt;Mortensen, P.&lt;/author&gt;&lt;author&gt;Pesch, R.&lt;/author&gt;&lt;author&gt;Makarov, A.&lt;/author&gt;&lt;author&gt;Lange, O.&lt;/author&gt;&lt;author&gt;Horning, S.&lt;/author&gt;&lt;author&gt;Mann, M.&lt;/author&gt;&lt;/authors&gt;&lt;/contributors&gt;&lt;auth-address&gt;Center for Experimental BioInformatics (CEBI), Department of Biochemistry and Molecular Biology, University of Southern Denmark, Campusvej 55, 5230 Odense M, Denmark.&lt;/auth-address&gt;&lt;titles&gt;&lt;title&gt;Parts per million mass accuracy on an Orbitrap mass spectrometer via lock mass injection into a C-trap&lt;/title&gt;&lt;secondary-title&gt;Mol Cell Proteomics&lt;/secondary-title&gt;&lt;/titles&gt;&lt;periodical&gt;&lt;full-title&gt;Mol Cell Proteomics&lt;/full-title&gt;&lt;/periodical&gt;&lt;pages&gt;2010-21&lt;/pages&gt;&lt;volume&gt;4&lt;/volume&gt;&lt;number&gt;12&lt;/number&gt;&lt;keywords&gt;&lt;keyword&gt;Freeze Drying&lt;/keyword&gt;&lt;keyword&gt;Mass Spectrometry/instrumentation/*methods/*standards&lt;/keyword&gt;&lt;keyword&gt;Peptide Fragments/chemistry/isolation &amp;amp; purification&lt;/keyword&gt;&lt;keyword&gt;Reproducibility of Results&lt;/keyword&gt;&lt;keyword&gt;Sensitivity and Specificity&lt;/keyword&gt;&lt;keyword&gt;Serum Albumin, Bovine/*chemistry&lt;/keyword&gt;&lt;/keywords&gt;&lt;dates&gt;&lt;year&gt;2005&lt;/year&gt;&lt;pub-dates&gt;&lt;date&gt;Dec&lt;/date&gt;&lt;/pub-dates&gt;&lt;/dates&gt;&lt;isbn&gt;1535-9476 (Print)&amp;#xD;1535-9476 (Linking)&lt;/isbn&gt;&lt;accession-num&gt;16249172&lt;/accession-num&gt;&lt;urls&gt;&lt;related-urls&gt;&lt;url&gt;https://www.ncbi.nlm.nih.gov/pubmed/16249172&lt;/url&gt;&lt;/related-urls&gt;&lt;/urls&gt;&lt;electronic-resource-num&gt;10.1074/mcp.T500030-MCP200&lt;/electronic-resource-num&gt;&lt;/record&gt;&lt;/Cite&gt;&lt;/EndNote&gt;</w:instrText>
      </w:r>
      <w:r w:rsidR="00E22BAE">
        <w:fldChar w:fldCharType="separate"/>
      </w:r>
      <w:r w:rsidR="00E22BAE" w:rsidRPr="00E22BAE">
        <w:rPr>
          <w:noProof/>
          <w:vertAlign w:val="superscript"/>
        </w:rPr>
        <w:t>5</w:t>
      </w:r>
      <w:r w:rsidR="00E22BAE">
        <w:fldChar w:fldCharType="end"/>
      </w:r>
      <w:r w:rsidR="008F10CD" w:rsidRPr="009F7D04">
        <w:t xml:space="preserve">);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FD09FB">
        <w:t>, which we refer to as m</w:t>
      </w:r>
      <w:r w:rsidR="006E1B37" w:rsidRPr="009F7D04">
        <w:t>zCal,</w:t>
      </w:r>
      <w:r w:rsidR="004D256B" w:rsidRPr="009F7D04">
        <w:t xml:space="preserve"> that builds upon the software lock mass concept</w:t>
      </w:r>
      <w:r w:rsidR="004D256B" w:rsidRPr="009F7D04">
        <w:fldChar w:fldCharType="begin"/>
      </w:r>
      <w:r w:rsidR="00E22BAE">
        <w:instrText xml:space="preserve"> ADDIN EN.CITE &lt;EndNote&gt;&lt;Cite&gt;&lt;Author&gt;Cox&lt;/Author&gt;&lt;Year&gt;2011&lt;/Year&gt;&lt;RecNum&gt;2&lt;/RecNum&gt;&lt;DisplayText&gt;&lt;style face="superscript"&gt;6&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E22BAE" w:rsidRPr="00E22BAE">
        <w:rPr>
          <w:noProof/>
          <w:vertAlign w:val="superscript"/>
        </w:rPr>
        <w:t>6</w:t>
      </w:r>
      <w:r w:rsidR="004D256B" w:rsidRPr="009F7D04">
        <w:fldChar w:fldCharType="end"/>
      </w:r>
      <w:r w:rsidR="004D256B" w:rsidRPr="009F7D04">
        <w:t xml:space="preserve"> recently reported</w:t>
      </w:r>
      <w:r w:rsidR="0075120A">
        <w:t xml:space="preserve"> </w:t>
      </w:r>
      <w:r w:rsidR="004D256B" w:rsidRPr="009F7D04">
        <w:t>by the Mann group.</w:t>
      </w:r>
      <w:r w:rsidR="00B035D5">
        <w:t xml:space="preserve">  </w:t>
      </w:r>
      <w:r w:rsidR="00B04BCF" w:rsidRPr="009F7D04">
        <w:t xml:space="preserve">In </w:t>
      </w:r>
      <w:r w:rsidR="00F40ADA" w:rsidRPr="009F7D04">
        <w:t>our</w:t>
      </w:r>
      <w:r w:rsidR="00B04BCF" w:rsidRPr="009F7D04">
        <w:t xml:space="preserve"> strategy, </w:t>
      </w:r>
      <w:r w:rsidR="00F40ADA" w:rsidRPr="009F7D04">
        <w:t>the m/z differences between expected and observed peaks in the peptide tandem ms spectra are compiled, and then used to recalibrate the spectr</w:t>
      </w:r>
      <w:r w:rsidR="00491506" w:rsidRPr="009F7D04">
        <w:t>a</w:t>
      </w:r>
      <w:r w:rsidR="00F40ADA" w:rsidRPr="009F7D04">
        <w:t xml:space="preserve">.  </w:t>
      </w:r>
      <w:r w:rsidR="00D8547D" w:rsidRPr="009F7D04">
        <w:t xml:space="preserve">The increased mass accuracy of the recalibrated spectra leads directly to </w:t>
      </w:r>
      <w:r w:rsidR="00D8547D" w:rsidRPr="009F7D04">
        <w:lastRenderedPageBreak/>
        <w:t>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3E75ADAC" w:rsidR="009F7D04" w:rsidRDefault="00770464" w:rsidP="00770464">
      <w:pPr>
        <w:keepNext/>
      </w:pPr>
      <w:r>
        <w:t xml:space="preserve">We have also </w:t>
      </w:r>
      <w:r w:rsidR="0072068E">
        <w:t xml:space="preserve">modified the search strategies to run more </w:t>
      </w:r>
      <w:r w:rsidR="00AF7F6D">
        <w:t>efficiently</w:t>
      </w:r>
      <w:r w:rsidR="0072068E">
        <w:t xml:space="preserve">, by using “notch” and “comb” searches of the </w:t>
      </w:r>
      <w:r w:rsidR="00C63C45">
        <w:t>mass</w:t>
      </w:r>
      <w:r w:rsidR="0072068E">
        <w:t xml:space="preserve"> space that </w:t>
      </w:r>
      <w:r w:rsidR="00D4554F">
        <w:t>reduce</w:t>
      </w:r>
      <w:r w:rsidR="0072068E">
        <w:t xml:space="preserve"> unproductive search time</w:t>
      </w:r>
      <w:r w:rsidR="00F80802">
        <w:t xml:space="preserve"> and add flexibility by </w:t>
      </w:r>
      <w:r w:rsidR="0093005E">
        <w:t xml:space="preserve">accounting for </w:t>
      </w:r>
      <w:r w:rsidR="003C66B5">
        <w:t xml:space="preserve">certain mass differences </w:t>
      </w:r>
      <w:r w:rsidR="0093005E">
        <w:t>due to PTM</w:t>
      </w:r>
      <w:r w:rsidR="00CC6EEA">
        <w:t>s</w:t>
      </w:r>
      <w:r w:rsidR="0093005E">
        <w:t>,</w:t>
      </w:r>
      <w:r w:rsidR="00452152">
        <w:t xml:space="preserve"> </w:t>
      </w:r>
      <w:r w:rsidR="003C66B5">
        <w:t>adducts and monoisotopic errors</w:t>
      </w:r>
      <w:r w:rsidR="0072068E">
        <w:t xml:space="preserve">.  </w:t>
      </w:r>
      <w:r w:rsidR="0016791F" w:rsidRPr="009F7D04">
        <w:t>Th</w:t>
      </w:r>
      <w:r w:rsidR="0072068E">
        <w:t>e new search strategy implementing these changes</w:t>
      </w:r>
      <w:r w:rsidR="0016791F" w:rsidRPr="009F7D04">
        <w:t xml:space="preserve"> was </w:t>
      </w:r>
      <w:r w:rsidR="0072068E">
        <w:t>tested</w:t>
      </w:r>
      <w:r w:rsidR="0016791F" w:rsidRPr="009F7D04">
        <w:t xml:space="preserve"> in the </w:t>
      </w:r>
      <w:r w:rsidR="006E1B37" w:rsidRPr="009F7D04">
        <w:t xml:space="preserve">analysis of </w:t>
      </w:r>
      <w:r w:rsidR="009B3146">
        <w:t>3</w:t>
      </w:r>
      <w:r w:rsidR="006E1B37" w:rsidRPr="009F7D04">
        <w:t xml:space="preserve"> deep proteomic datasets  (describe),  for which the use of </w:t>
      </w:r>
      <w:r w:rsidR="00D4554F">
        <w:t>mz</w:t>
      </w:r>
      <w:r w:rsidR="006E1B37" w:rsidRPr="009F7D04">
        <w:t>Cal provided a __% increase in overall peptide identification, and a __% increase in the identification of post-translationally modified peptides.</w:t>
      </w:r>
      <w:r w:rsidR="00793065">
        <w:t xml:space="preserve"> The improved search strategies account for a _% decrease in search time, and an additional _% in</w:t>
      </w:r>
      <w:r w:rsidR="00A94017">
        <w:t>crease in identification rate.</w:t>
      </w:r>
    </w:p>
    <w:p w14:paraId="40E319C0" w14:textId="77777777" w:rsidR="009F7D04" w:rsidRPr="005A3026" w:rsidRDefault="009F7D04" w:rsidP="00770464">
      <w:pPr>
        <w:keepNext/>
        <w:rPr>
          <w:b/>
        </w:rPr>
      </w:pPr>
      <w:r w:rsidRPr="005A3026">
        <w:rPr>
          <w:b/>
        </w:rPr>
        <w:t>EXPERIMENTAL PROCEDURES</w:t>
      </w:r>
    </w:p>
    <w:p w14:paraId="59ECA4CA" w14:textId="278EC828" w:rsidR="00CB695B" w:rsidRDefault="00F80802" w:rsidP="00770464">
      <w:pPr>
        <w:keepNext/>
      </w:pPr>
      <w:r>
        <w:t xml:space="preserve">The mzCal software is written in C#, and </w:t>
      </w:r>
      <w:r w:rsidR="007C6A38">
        <w:t>works on all popular operating systems.</w:t>
      </w:r>
      <w:r>
        <w:t xml:space="preserve"> </w:t>
      </w:r>
      <w:r w:rsidR="007C6A38">
        <w:t xml:space="preserve">It is released under the GPL license, and the code is available for inspection at </w:t>
      </w:r>
      <w:hyperlink r:id="rId6" w:history="1">
        <w:r w:rsidR="007C6A38" w:rsidRPr="007C6A38">
          <w:rPr>
            <w:rStyle w:val="Hyperlink"/>
          </w:rPr>
          <w:t>https://github.com/smith-chem-wisc/mzCal</w:t>
        </w:r>
      </w:hyperlink>
      <w:r w:rsidR="007C6A38">
        <w:t>.</w:t>
      </w:r>
    </w:p>
    <w:p w14:paraId="314F7ECA" w14:textId="7E1EAD46" w:rsidR="003404D6" w:rsidRDefault="000B261F" w:rsidP="00770464">
      <w:pPr>
        <w:keepNext/>
      </w:pPr>
      <w:r>
        <w:t xml:space="preserve">The database search software employed is </w:t>
      </w:r>
      <w:r w:rsidR="005D7177">
        <w:t>a modified version of Morpheus</w:t>
      </w:r>
      <w:r w:rsidR="005D7177">
        <w:fldChar w:fldCharType="begin"/>
      </w:r>
      <w:r w:rsidR="00E22BAE">
        <w:instrText xml:space="preserve"> ADDIN EN.CITE &lt;EndNote&gt;&lt;Cite&gt;&lt;Author&gt;Wenger&lt;/Author&gt;&lt;Year&gt;2013&lt;/Year&gt;&lt;RecNum&gt;11&lt;/RecNum&gt;&lt;DisplayText&gt;&lt;style face="superscript"&gt;7&lt;/style&gt;&lt;/DisplayText&gt;&lt;record&gt;&lt;rec-number&gt;11&lt;/rec-number&gt;&lt;foreign-keys&gt;&lt;key app="EN" db-id="vt5av9s96a0df8exv2z5z0rrf2fptpsxxt52" timestamp="1473362668"&gt;11&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titles&gt;&lt;periodical&gt;&lt;full-title&gt;J Proteome Res&lt;/full-title&gt;&lt;/periodical&gt;&lt;pages&gt;1377-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urls&gt;&lt;related-urls&gt;&lt;url&gt;https://www.ncbi.nlm.nih.gov/pubmed/23323968&lt;/url&gt;&lt;/related-urls&gt;&lt;/urls&gt;&lt;custom2&gt;PMC3586292&lt;/custom2&gt;&lt;electronic-resource-num&gt;10.1021/pr301024c&lt;/electronic-resource-num&gt;&lt;/record&gt;&lt;/Cite&gt;&lt;/EndNote&gt;</w:instrText>
      </w:r>
      <w:r w:rsidR="005D7177">
        <w:fldChar w:fldCharType="separate"/>
      </w:r>
      <w:r w:rsidR="00E22BAE" w:rsidRPr="00E22BAE">
        <w:rPr>
          <w:noProof/>
          <w:vertAlign w:val="superscript"/>
        </w:rPr>
        <w:t>7</w:t>
      </w:r>
      <w:r w:rsidR="005D7177">
        <w:fldChar w:fldCharType="end"/>
      </w:r>
      <w:r w:rsidR="005D7177">
        <w:t>.</w:t>
      </w:r>
      <w:r w:rsidR="00896DA2">
        <w:t xml:space="preserve"> </w:t>
      </w:r>
      <w:r w:rsidR="003404D6">
        <w:t>The benchmark calibration software is mzRefinery</w:t>
      </w:r>
      <w:r w:rsidR="003404D6">
        <w:fldChar w:fldCharType="begin"/>
      </w:r>
      <w:r w:rsidR="00E22BAE">
        <w:instrText xml:space="preserve"> ADDIN EN.CITE &lt;EndNote&gt;&lt;Cite&gt;&lt;Author&gt;Gibbons&lt;/Author&gt;&lt;Year&gt;2015&lt;/Year&gt;&lt;RecNum&gt;12&lt;/RecNum&gt;&lt;DisplayText&gt;&lt;style face="superscript"&gt;8&lt;/style&gt;&lt;/DisplayText&gt;&lt;record&gt;&lt;rec-number&gt;12&lt;/rec-number&gt;&lt;foreign-keys&gt;&lt;key app="EN" db-id="vt5av9s96a0df8exv2z5z0rrf2fptpsxxt52" timestamp="1473362739"&gt;12&lt;/key&gt;&lt;/foreign-keys&gt;&lt;ref-type name="Journal Article"&gt;17&lt;/ref-type&gt;&lt;contributors&gt;&lt;authors&gt;&lt;author&gt;Gibbons, B. C.&lt;/author&gt;&lt;author&gt;Chambers, M. C.&lt;/author&gt;&lt;author&gt;Monroe, M. E.&lt;/author&gt;&lt;author&gt;Tabb, D. L.&lt;/author&gt;&lt;author&gt;Payne, S. H.&lt;/author&gt;&lt;/authors&gt;&lt;/contributors&gt;&lt;auth-address&gt;Biological Sciences Division, Pacific Northwest National Laboratory, Richland WA 99354 and.&amp;#xD;Department of Biomedical Informatics, Vanderbilt University School of Medicine, Nashville, TN 37232, USA.&lt;/auth-address&gt;&lt;titles&gt;&lt;title&gt;Correcting systematic bias and instrument measurement drift with mzRefinery&lt;/title&gt;&lt;secondary-title&gt;Bioinformatics&lt;/secondary-title&gt;&lt;/titles&gt;&lt;periodical&gt;&lt;full-title&gt;Bioinformatics&lt;/full-title&gt;&lt;/periodical&gt;&lt;pages&gt;3838-40&lt;/pages&gt;&lt;volume&gt;31&lt;/volume&gt;&lt;number&gt;23&lt;/number&gt;&lt;keywords&gt;&lt;keyword&gt;Algorithms&lt;/keyword&gt;&lt;keyword&gt;*Calibration&lt;/keyword&gt;&lt;keyword&gt;Chromatography, Liquid/methods&lt;/keyword&gt;&lt;keyword&gt;Cluster Analysis&lt;/keyword&gt;&lt;keyword&gt;Humans&lt;/keyword&gt;&lt;keyword&gt;Information Storage and Retrieval&lt;/keyword&gt;&lt;keyword&gt;Mass Spectrometry/*instrumentation/*methods&lt;/keyword&gt;&lt;keyword&gt;Peptide Fragments/*analysis&lt;/keyword&gt;&lt;keyword&gt;Proteins/*analysis&lt;/keyword&gt;&lt;keyword&gt;Proteome/*analysis&lt;/keyword&gt;&lt;keyword&gt;Proteomics/methods&lt;/keyword&gt;&lt;keyword&gt;*Software&lt;/keyword&gt;&lt;/keywords&gt;&lt;dates&gt;&lt;year&gt;2015&lt;/year&gt;&lt;pub-dates&gt;&lt;date&gt;Dec 1&lt;/date&gt;&lt;/pub-dates&gt;&lt;/dates&gt;&lt;isbn&gt;1367-4811 (Electronic)&amp;#xD;1367-4803 (Linking)&lt;/isbn&gt;&lt;accession-num&gt;26243018&lt;/accession-num&gt;&lt;urls&gt;&lt;related-urls&gt;&lt;url&gt;https://www.ncbi.nlm.nih.gov/pubmed/26243018&lt;/url&gt;&lt;/related-urls&gt;&lt;/urls&gt;&lt;custom2&gt;PMC4653383&lt;/custom2&gt;&lt;electronic-resource-num&gt;10.1093/bioinformatics/btv437&lt;/electronic-resource-num&gt;&lt;/record&gt;&lt;/Cite&gt;&lt;/EndNote&gt;</w:instrText>
      </w:r>
      <w:r w:rsidR="003404D6">
        <w:fldChar w:fldCharType="separate"/>
      </w:r>
      <w:r w:rsidR="00E22BAE" w:rsidRPr="00E22BAE">
        <w:rPr>
          <w:noProof/>
          <w:vertAlign w:val="superscript"/>
        </w:rPr>
        <w:t>8</w:t>
      </w:r>
      <w:r w:rsidR="003404D6">
        <w:fldChar w:fldCharType="end"/>
      </w:r>
      <w:r w:rsidR="003404D6">
        <w:t>.</w:t>
      </w:r>
    </w:p>
    <w:p w14:paraId="6F430C68" w14:textId="16E432EC" w:rsidR="008170DE" w:rsidRDefault="00193409" w:rsidP="00770464">
      <w:pPr>
        <w:keepNext/>
      </w:pPr>
      <w:r>
        <w:t>Database</w:t>
      </w:r>
      <w:r w:rsidR="00FB4164">
        <w:t xml:space="preserve"> search parameters are 10ppm precursor mass tolerance</w:t>
      </w:r>
      <w:r w:rsidR="00223D5A">
        <w:t xml:space="preserve"> for uncalibrated</w:t>
      </w:r>
      <w:r>
        <w:t xml:space="preserve"> and 5ppm precursor tolerance for calibrated spectra.</w:t>
      </w:r>
      <w:r w:rsidR="00227FF8">
        <w:t xml:space="preserve"> </w:t>
      </w:r>
      <w:r w:rsidR="00554029">
        <w:t xml:space="preserve">We use a 0.01 Dalton product mass tolerance for uncalibrated and 0.005 Dalton for calibrated spectra. </w:t>
      </w:r>
      <w:r w:rsidR="002C5828">
        <w:t xml:space="preserve">On-the-fly decoy database generation was used everywhere except for open and comb searches, since their purpose is discovery and not validation. </w:t>
      </w:r>
    </w:p>
    <w:p w14:paraId="24C78B30" w14:textId="638EBAFA" w:rsidR="008170DE" w:rsidRDefault="00746AF9" w:rsidP="00770464">
      <w:pPr>
        <w:keepNext/>
      </w:pPr>
      <w:r>
        <w:t xml:space="preserve">For both mouse and human datasets we use XML databases from uniprot acquired on 7/28/16 and containing only reviewed </w:t>
      </w:r>
      <w:r w:rsidR="00C62D28">
        <w:t>proteins.</w:t>
      </w:r>
      <w:r w:rsidR="00817F52">
        <w:t xml:space="preserve"> </w:t>
      </w:r>
    </w:p>
    <w:p w14:paraId="23838AAB" w14:textId="1B4D4912" w:rsidR="008270B9" w:rsidRDefault="00101DBE" w:rsidP="005E1874">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 </w:instrText>
      </w:r>
      <w:r w:rsidR="00E22BAE">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DATA </w:instrText>
      </w:r>
      <w:r w:rsidR="00E22BAE">
        <w:fldChar w:fldCharType="end"/>
      </w:r>
      <w:r>
        <w:fldChar w:fldCharType="separate"/>
      </w:r>
      <w:r w:rsidR="00E22BAE" w:rsidRPr="00E22BAE">
        <w:rPr>
          <w:noProof/>
          <w:vertAlign w:val="superscript"/>
        </w:rPr>
        <w:t>9-10</w:t>
      </w:r>
      <w:r>
        <w:fldChar w:fldCharType="end"/>
      </w:r>
      <w:r>
        <w:t>.</w:t>
      </w:r>
      <w:r w:rsidR="008170DE">
        <w:t xml:space="preserve"> You can find them at </w:t>
      </w:r>
      <w:hyperlink r:id="rId7" w:history="1">
        <w:r w:rsidR="008170DE">
          <w:rPr>
            <w:rStyle w:val="Hyperlink"/>
          </w:rPr>
          <w:t>http://www.LloydSmithDatasets.com</w:t>
        </w:r>
      </w:hyperlink>
      <w:r w:rsidR="008170DE">
        <w:t>.</w:t>
      </w:r>
    </w:p>
    <w:p w14:paraId="070031E6" w14:textId="72F3516E" w:rsidR="009F7D04" w:rsidRPr="005A3026" w:rsidRDefault="005A3026" w:rsidP="00770464">
      <w:pPr>
        <w:keepNext/>
        <w:rPr>
          <w:b/>
        </w:rPr>
      </w:pPr>
      <w:r>
        <w:rPr>
          <w:b/>
        </w:rPr>
        <w:t>THE ENHANCED GPTM-D WORKFLOW</w:t>
      </w:r>
    </w:p>
    <w:p w14:paraId="2D86F675" w14:textId="7C90B243" w:rsidR="00F40ADA" w:rsidRDefault="000810FA" w:rsidP="00770464">
      <w:pPr>
        <w:keepNext/>
      </w:pPr>
      <w:r>
        <w:t xml:space="preserve">Figure </w:t>
      </w:r>
      <w:r w:rsidR="00BB3E37">
        <w:t>1a</w:t>
      </w:r>
      <w:r>
        <w:t xml:space="preserve"> shows </w:t>
      </w:r>
      <w:r w:rsidR="007D7BE1">
        <w:t xml:space="preserve">the </w:t>
      </w:r>
      <w:r w:rsidR="00095A62">
        <w:t>enhanced</w:t>
      </w:r>
      <w:r w:rsidR="007D7BE1">
        <w:t xml:space="preserve"> GPTM-D workflow</w:t>
      </w:r>
      <w:r w:rsidR="008D4F0F">
        <w:t xml:space="preserve">.  </w:t>
      </w:r>
      <w:r w:rsidR="002F0C88">
        <w:t>The left column</w:t>
      </w:r>
      <w:r w:rsidR="00706C51">
        <w:t xml:space="preserve"> show</w:t>
      </w:r>
      <w:r w:rsidR="002F0C88">
        <w:t xml:space="preserve">s </w:t>
      </w:r>
      <w:r w:rsidR="008D4F0F">
        <w:t xml:space="preserve">the previously </w:t>
      </w:r>
      <w:r w:rsidR="00706C51">
        <w:t xml:space="preserve">described </w:t>
      </w:r>
      <w:r w:rsidR="008D4F0F">
        <w:t xml:space="preserve">GPTM-D workflow, and </w:t>
      </w:r>
      <w:r w:rsidR="002F0C88">
        <w:t>the column on the right</w:t>
      </w:r>
      <w:r w:rsidR="00706C51">
        <w:t xml:space="preserve"> correspond</w:t>
      </w:r>
      <w:r w:rsidR="002F0C88">
        <w:t>s</w:t>
      </w:r>
      <w:r w:rsidR="00706C51">
        <w:t xml:space="preserve"> to the improved workflow</w:t>
      </w:r>
      <w:r w:rsidR="0013654B">
        <w:t xml:space="preserve"> incorporating the mzCal calibration and comb and notch search strategies</w:t>
      </w:r>
      <w:r w:rsidR="008D4F0F">
        <w:t xml:space="preserve">. </w:t>
      </w:r>
      <w:r w:rsidR="00706C51">
        <w:t xml:space="preserve"> </w:t>
      </w:r>
      <w:r w:rsidR="0013654B">
        <w:t xml:space="preserve">The input into the workflow is a standard bottom-up tandem-ms dataset obtained from a tryptically digested protein sample, and the output is a comprehensive set of peptide and PTM identifications.  Before describing the workflow in detail, it is useful to review and define the different </w:t>
      </w:r>
      <w:r w:rsidR="009D2CDB">
        <w:t xml:space="preserve">database </w:t>
      </w:r>
      <w:r w:rsidR="0013654B">
        <w:t>search modes that are employed.   T</w:t>
      </w:r>
      <w:r w:rsidR="00CE7028">
        <w:t>hese are illustrated in Figure 1B</w:t>
      </w:r>
      <w:r w:rsidR="0013654B">
        <w:t xml:space="preserve">, </w:t>
      </w:r>
      <w:r w:rsidR="00BD4B6B">
        <w:t xml:space="preserve">which </w:t>
      </w:r>
      <w:r w:rsidR="00FD3B6C">
        <w:t xml:space="preserve">shows four variations: </w:t>
      </w:r>
      <w:r w:rsidR="00D93FE4">
        <w:t xml:space="preserve">standard search, notch search, comb search, and open search. </w:t>
      </w:r>
      <w:r w:rsidR="007672D6">
        <w:t xml:space="preserve">These differ with respect to whether or not the entire </w:t>
      </w:r>
      <w:r w:rsidR="001B6B46">
        <w:t>mass</w:t>
      </w:r>
      <w:r w:rsidR="007672D6">
        <w:t xml:space="preserve"> space is searched, as opposed to defined subsets of the </w:t>
      </w:r>
      <w:r w:rsidR="001B6B46">
        <w:t>mass</w:t>
      </w:r>
      <w:r w:rsidR="007672D6">
        <w:t xml:space="preserve"> space; and with respect to the narrowness of the </w:t>
      </w:r>
      <w:r w:rsidR="001B6B46">
        <w:t>mass</w:t>
      </w:r>
      <w:r w:rsidR="007672D6">
        <w:t xml:space="preserve"> window employed for each</w:t>
      </w:r>
      <w:r w:rsidR="008270B9">
        <w:t xml:space="preserve"> </w:t>
      </w:r>
      <w:r w:rsidR="007672D6">
        <w:t xml:space="preserve">element in the search space.  </w:t>
      </w:r>
      <w:r w:rsidR="00A634ED">
        <w:t xml:space="preserve">The smaller the fraction of the </w:t>
      </w:r>
      <w:r w:rsidR="007A36B3">
        <w:t>mass</w:t>
      </w:r>
      <w:r w:rsidR="00A634ED">
        <w:t xml:space="preserve"> space, and the </w:t>
      </w:r>
      <w:r w:rsidR="004E206C">
        <w:lastRenderedPageBreak/>
        <w:t>narrower</w:t>
      </w:r>
      <w:r w:rsidR="00A634ED">
        <w:t xml:space="preserve"> the </w:t>
      </w:r>
      <w:r w:rsidR="001E434A">
        <w:t>mass</w:t>
      </w:r>
      <w:r w:rsidR="00A634ED">
        <w:t xml:space="preserve"> window per search element, the faster the search will run (as fewer searches are executed per mass spectru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19"/>
        <w:gridCol w:w="5441"/>
      </w:tblGrid>
      <w:tr w:rsidR="00423A68" w14:paraId="234DF229" w14:textId="77777777" w:rsidTr="008270B9">
        <w:tc>
          <w:tcPr>
            <w:tcW w:w="4675" w:type="dxa"/>
          </w:tcPr>
          <w:p w14:paraId="44CE2F40" w14:textId="77777777" w:rsidR="008270B9" w:rsidRDefault="008270B9" w:rsidP="00770464">
            <w:pPr>
              <w:keepNext/>
            </w:pPr>
            <w:r>
              <w:t>a)</w:t>
            </w:r>
          </w:p>
          <w:p w14:paraId="1F809BB1" w14:textId="3EBD90E2" w:rsidR="008270B9" w:rsidRDefault="008270B9" w:rsidP="008270B9">
            <w:pPr>
              <w:keepNext/>
            </w:pPr>
            <w:r>
              <w:rPr>
                <w:noProof/>
              </w:rPr>
              <w:t xml:space="preserve"> </w:t>
            </w:r>
            <w:r>
              <w:rPr>
                <w:noProof/>
              </w:rPr>
              <mc:AlternateContent>
                <mc:Choice Requires="wpc">
                  <w:drawing>
                    <wp:inline distT="0" distB="0" distL="0" distR="0" wp14:anchorId="4DDCDA28" wp14:editId="5BDD224F">
                      <wp:extent cx="2313830" cy="3658235"/>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5" name="Rectangle 45"/>
                              <wps:cNvSpPr/>
                              <wps:spPr>
                                <a:xfrm>
                                  <a:off x="947996" y="285673"/>
                                  <a:ext cx="756786" cy="73749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947995" y="1189123"/>
                                  <a:ext cx="757327" cy="379497"/>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947997" y="1699833"/>
                                  <a:ext cx="757326" cy="397691"/>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87055" y="1699834"/>
                                  <a:ext cx="758952"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89045" y="2234109"/>
                                  <a:ext cx="1515737" cy="25897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89045" y="2624015"/>
                                  <a:ext cx="758952" cy="99814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945830" y="2624015"/>
                                  <a:ext cx="758952" cy="998272"/>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5400000">
                                  <a:off x="1243434" y="1010953"/>
                                  <a:ext cx="130867" cy="225663"/>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269160" y="1527810"/>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5400000">
                                  <a:off x="1269161" y="2056309"/>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5" name="Arrow: Right 55"/>
                              <wps:cNvSpPr/>
                              <wps:spPr>
                                <a:xfrm rot="5400000">
                                  <a:off x="1269160" y="2446093"/>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522261" y="2056309"/>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522261" y="2446093"/>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98502" y="0"/>
                                  <a:ext cx="1606335" cy="2857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704436" y="506003"/>
                                  <a:ext cx="575498" cy="265273"/>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B6A00FD" w14:textId="48A32286" w:rsidR="00A8350E" w:rsidRPr="00A8350E" w:rsidRDefault="00A8350E" w:rsidP="00A8350E">
                                    <w:pPr>
                                      <w:pStyle w:val="NormalWeb"/>
                                      <w:spacing w:before="0" w:beforeAutospacing="0" w:after="160" w:afterAutospacing="0" w:line="254" w:lineRule="auto"/>
                                      <w:rPr>
                                        <w:rFonts w:asciiTheme="minorHAnsi" w:hAnsiTheme="minorHAnsi" w:cstheme="minorHAnsi"/>
                                        <w:sz w:val="18"/>
                                        <w:szCs w:val="18"/>
                                      </w:rPr>
                                    </w:pPr>
                                    <w:r w:rsidRPr="00A8350E">
                                      <w:rPr>
                                        <w:rFonts w:asciiTheme="minorHAnsi" w:eastAsia="Calibri" w:hAnsiTheme="minorHAnsi" w:cstheme="minorHAnsi"/>
                                        <w:sz w:val="18"/>
                                        <w:szCs w:val="18"/>
                                      </w:rPr>
                                      <w:t>Step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704279" y="1252256"/>
                                  <a:ext cx="57531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B6EE514" w14:textId="48C0D329"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704977" y="1784101"/>
                                  <a:ext cx="57531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070A259C" w14:textId="67727070"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704279" y="2228291"/>
                                  <a:ext cx="574675"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3F66C530" w14:textId="240FCD76"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705900" y="2955006"/>
                                  <a:ext cx="574040" cy="26479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ADD3567" w14:textId="5F7A1037"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5</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DDCDA28" id="Canvas 61" o:spid="_x0000_s1026" editas="canvas" style="width:182.2pt;height:288.05pt;mso-position-horizontal-relative:char;mso-position-vertical-relative:line" coordsize="23133,365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3133;height:36582;visibility:visible;mso-wrap-style:square">
                        <v:fill o:detectmouseclick="t"/>
                        <v:path o:connecttype="none"/>
                      </v:shape>
                      <v:rect id="Rectangle 45" o:spid="_x0000_s1028" style="position:absolute;left:9479;top:2856;width:7568;height:7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44C604EE"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Standard </w:t>
                              </w:r>
                              <w:r>
                                <w:rPr>
                                  <w:rFonts w:asciiTheme="minorHAnsi" w:hAnsi="Calibri" w:cstheme="minorBidi"/>
                                  <w:color w:val="000000" w:themeColor="dark1"/>
                                  <w:sz w:val="20"/>
                                  <w:szCs w:val="20"/>
                                </w:rPr>
                                <w:t>t</w:t>
                              </w:r>
                              <w:r w:rsidRPr="005950C8">
                                <w:rPr>
                                  <w:rFonts w:asciiTheme="minorHAnsi" w:hAnsi="Calibri" w:cstheme="minorBidi"/>
                                  <w:color w:val="000000" w:themeColor="dark1"/>
                                  <w:sz w:val="20"/>
                                  <w:szCs w:val="20"/>
                                </w:rPr>
                                <w:t xml:space="preserve">olerance </w:t>
                              </w:r>
                              <w:r>
                                <w:rPr>
                                  <w:rFonts w:asciiTheme="minorHAnsi" w:hAnsi="Calibri" w:cstheme="minorBidi"/>
                                  <w:color w:val="000000" w:themeColor="dark1"/>
                                  <w:sz w:val="20"/>
                                  <w:szCs w:val="20"/>
                                </w:rPr>
                                <w:t>d</w:t>
                              </w:r>
                              <w:r w:rsidRPr="005950C8">
                                <w:rPr>
                                  <w:rFonts w:asciiTheme="minorHAnsi" w:hAnsi="Calibri" w:cstheme="minorBidi"/>
                                  <w:color w:val="000000" w:themeColor="dark1"/>
                                  <w:sz w:val="20"/>
                                  <w:szCs w:val="20"/>
                                </w:rPr>
                                <w:t xml:space="preserve">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6" o:spid="_x0000_s1029" style="position:absolute;left:9479;top:11891;width:7574;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7BB80449"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mzCal </w:t>
                              </w:r>
                              <w:r>
                                <w:rPr>
                                  <w:rFonts w:asciiTheme="minorHAnsi" w:hAnsi="Calibri" w:cstheme="minorBidi"/>
                                  <w:color w:val="000000" w:themeColor="dark1"/>
                                  <w:sz w:val="20"/>
                                  <w:szCs w:val="20"/>
                                </w:rPr>
                                <w:t>c</w:t>
                              </w:r>
                              <w:r w:rsidRPr="005950C8">
                                <w:rPr>
                                  <w:rFonts w:asciiTheme="minorHAnsi" w:hAnsi="Calibri" w:cstheme="minorBidi"/>
                                  <w:color w:val="000000" w:themeColor="dark1"/>
                                  <w:sz w:val="20"/>
                                  <w:szCs w:val="20"/>
                                </w:rPr>
                                <w:t>alibration</w:t>
                              </w:r>
                            </w:p>
                          </w:txbxContent>
                        </v:textbox>
                      </v:rect>
                      <v:rect id="Rectangle 47" o:spid="_x0000_s1030" style="position:absolute;left:9479;top:16998;width:7574;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5D895EF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Comb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8" o:spid="_x0000_s1031" style="position:absolute;left:1870;top:16998;width:7590;height:39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DF01D4A"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Open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earch</w:t>
                              </w:r>
                            </w:p>
                          </w:txbxContent>
                        </v:textbox>
                      </v:rect>
                      <v:rect id="Rectangle 49" o:spid="_x0000_s1032" style="position:absolute;left:1890;top:22341;width:15157;height:2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fillcolor="#82a0d7 [2168]" strokecolor="#4472c4 [3208]" strokeweight=".5pt">
                        <v:fill color2="#678ccf [2616]" rotate="t" colors="0 #a8b7df;.5 #9aabd9;1 #879ed7" focus="100%" type="gradient">
                          <o:fill v:ext="view" type="gradientUnscaled"/>
                        </v:fill>
                        <v:textbox>
                          <w:txbxContent>
                            <w:p w14:paraId="18E39178"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v:textbox>
                      </v:rect>
                      <v:rect id="Rectangle 50" o:spid="_x0000_s1033" style="position:absolute;left:1890;top:26240;width:7589;height:99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fillcolor="#82a0d7 [2168]" strokecolor="#4472c4 [3208]" strokeweight=".5pt">
                        <v:fill color2="#678ccf [2616]" rotate="t" colors="0 #a8b7df;.5 #9aabd9;1 #879ed7" focus="100%" type="gradient">
                          <o:fill v:ext="view" type="gradientUnscaled"/>
                        </v:fill>
                        <v:textbox>
                          <w:txbxContent>
                            <w:p w14:paraId="425888A3"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Standard Tolerance Database Search</w:t>
                              </w:r>
                            </w:p>
                          </w:txbxContent>
                        </v:textbox>
                      </v:rect>
                      <v:rect id="Rectangle 51" o:spid="_x0000_s1034" style="position:absolute;left:9458;top:26240;width:7589;height:99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" fillcolor="#9ecb81 [2169]" strokecolor="#70ad47 [3209]" strokeweight=".5pt">
                        <v:fill color2="#8ac066 [2617]" rotate="t" colors="0 #b5d5a7;.5 #aace99;1 #9cca86" focus="100%" type="gradient">
                          <o:fill v:ext="view" type="gradientUnscaled"/>
                        </v:fill>
                        <v:textbox>
                          <w:txbxContent>
                            <w:p w14:paraId="6CBAF5FF" w14:textId="77777777" w:rsidR="008270B9" w:rsidRPr="005950C8" w:rsidRDefault="008270B9" w:rsidP="008270B9">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2" o:spid="_x0000_s1035" type="#_x0000_t13" style="position:absolute;left:12433;top:10110;width:1309;height:225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" adj="10800" fillcolor="#9ecb81 [2169]" strokecolor="#70ad47 [3209]" strokeweight=".5pt">
                        <v:fill color2="#8ac066 [2617]" rotate="t" colors="0 #b5d5a7;.5 #aace99;1 #9cca86" focus="100%" type="gradient">
                          <o:fill v:ext="view" type="gradientUnscaled"/>
                        </v:fill>
                      </v:shape>
                      <v:shape id="Arrow: Right 53" o:spid="_x0000_s1036" type="#_x0000_t13" style="position:absolute;left:12691;top:15278;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4" o:spid="_x0000_s1037" type="#_x0000_t13" style="position:absolute;left:12691;top:20563;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5" o:spid="_x0000_s1038" type="#_x0000_t13" style="position:absolute;left:12691;top:24461;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" adj="10800" fillcolor="#9ecb81 [2169]" strokecolor="#70ad47 [3209]" strokeweight=".5pt">
                        <v:fill color2="#8ac066 [2617]" rotate="t" colors="0 #b5d5a7;.5 #aace99;1 #9cca86" focus="100%" type="gradient">
                          <o:fill v:ext="view" type="gradientUnscaled"/>
                        </v:fill>
                      </v:shape>
                      <v:shape id="Arrow: Right 58" o:spid="_x0000_s1039" type="#_x0000_t13" style="position:absolute;left:5222;top:20563;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" adj="10800" fillcolor="#82a0d7 [2168]" strokecolor="#4472c4 [3208]" strokeweight=".5pt">
                        <v:fill color2="#678ccf [2616]" rotate="t" colors="0 #a8b7df;.5 #9aabd9;1 #879ed7" focus="100%" type="gradient">
                          <o:fill v:ext="view" type="gradientUnscaled"/>
                        </v:fill>
                      </v:shape>
                      <v:shape id="Arrow: Right 59" o:spid="_x0000_s1040" type="#_x0000_t13" style="position:absolute;left:5222;top:24461;width:1308;height:225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adj="10800" fillcolor="#82a0d7 [2168]" strokecolor="#4472c4 [3208]" strokeweight=".5pt">
                        <v:fill color2="#678ccf [2616]" rotate="t" colors="0 #a8b7df;.5 #9aabd9;1 #879ed7" focus="100%" type="gradient">
                          <o:fill v:ext="view" type="gradientUnscaled"/>
                        </v:fill>
                      </v:shape>
                      <v:rect id="Rectangle 60" o:spid="_x0000_s1041" style="position:absolute;left:985;width:16063;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" fillcolor="white [3201]" stroked="f" strokeweight="1pt">
                        <v:textbox>
                          <w:txbxContent>
                            <w:p w14:paraId="44D6631D" w14:textId="77777777" w:rsidR="008270B9" w:rsidRPr="00EA1069" w:rsidRDefault="008270B9" w:rsidP="008270B9">
                              <w:pPr>
                                <w:pStyle w:val="NormalWeb"/>
                                <w:spacing w:before="0" w:beforeAutospacing="0" w:after="160" w:afterAutospacing="0" w:line="256" w:lineRule="auto"/>
                                <w:rPr>
                                  <w:rFonts w:asciiTheme="minorHAnsi" w:hAnsiTheme="minorHAnsi"/>
                                </w:rPr>
                              </w:pPr>
                              <w:r>
                                <w:rPr>
                                  <w:rFonts w:asciiTheme="minorHAnsi" w:eastAsia="Calibri" w:hAnsiTheme="minorHAnsi" w:cs="Arial"/>
                                  <w:sz w:val="22"/>
                                  <w:szCs w:val="22"/>
                                </w:rPr>
                                <w:t xml:space="preserve">   Original              New</w:t>
                              </w:r>
                            </w:p>
                          </w:txbxContent>
                        </v:textbox>
                      </v:rect>
                      <v:rect id="Rectangle 23" o:spid="_x0000_s1042" style="position:absolute;left:17044;top:5060;width:5755;height:2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" fillcolor="white [3201]" stroked="f" strokeweight="1pt">
                        <v:textbox>
                          <w:txbxContent>
                            <w:p w14:paraId="2B6A00FD" w14:textId="48A32286" w:rsidR="00A8350E" w:rsidRPr="00A8350E" w:rsidRDefault="00A8350E" w:rsidP="00A8350E">
                              <w:pPr>
                                <w:pStyle w:val="NormalWeb"/>
                                <w:spacing w:before="0" w:beforeAutospacing="0" w:after="160" w:afterAutospacing="0" w:line="254" w:lineRule="auto"/>
                                <w:rPr>
                                  <w:rFonts w:asciiTheme="minorHAnsi" w:hAnsiTheme="minorHAnsi" w:cstheme="minorHAnsi"/>
                                  <w:sz w:val="18"/>
                                  <w:szCs w:val="18"/>
                                </w:rPr>
                              </w:pPr>
                              <w:r w:rsidRPr="00A8350E">
                                <w:rPr>
                                  <w:rFonts w:asciiTheme="minorHAnsi" w:eastAsia="Calibri" w:hAnsiTheme="minorHAnsi" w:cstheme="minorHAnsi"/>
                                  <w:sz w:val="18"/>
                                  <w:szCs w:val="18"/>
                                </w:rPr>
                                <w:t>Step 1</w:t>
                              </w:r>
                            </w:p>
                          </w:txbxContent>
                        </v:textbox>
                      </v:rect>
                      <v:rect id="Rectangle 24" o:spid="_x0000_s1043" style="position:absolute;left:17042;top:12522;width:5753;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" fillcolor="white [3201]" stroked="f" strokeweight="1pt">
                        <v:textbox>
                          <w:txbxContent>
                            <w:p w14:paraId="6B6EE514" w14:textId="48C0D329"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2</w:t>
                              </w:r>
                            </w:p>
                          </w:txbxContent>
                        </v:textbox>
                      </v:rect>
                      <v:rect id="Rectangle 25" o:spid="_x0000_s1044" style="position:absolute;left:17049;top:17841;width:575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" fillcolor="white [3201]" stroked="f" strokeweight="1pt">
                        <v:textbox>
                          <w:txbxContent>
                            <w:p w14:paraId="070A259C" w14:textId="67727070"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3</w:t>
                              </w:r>
                            </w:p>
                          </w:txbxContent>
                        </v:textbox>
                      </v:rect>
                      <v:rect id="Rectangle 26" o:spid="_x0000_s1045" style="position:absolute;left:17042;top:22282;width:5747;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" fillcolor="white [3201]" stroked="f" strokeweight="1pt">
                        <v:textbox>
                          <w:txbxContent>
                            <w:p w14:paraId="3F66C530" w14:textId="240FCD76"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4</w:t>
                              </w:r>
                            </w:p>
                          </w:txbxContent>
                        </v:textbox>
                      </v:rect>
                      <v:rect id="Rectangle 27" o:spid="_x0000_s1046" style="position:absolute;left:17059;top:29550;width:5740;height:2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" fillcolor="white [3201]" stroked="f" strokeweight="1pt">
                        <v:textbox>
                          <w:txbxContent>
                            <w:p w14:paraId="5ADD3567" w14:textId="5F7A1037" w:rsidR="00A8350E" w:rsidRPr="00A8350E" w:rsidRDefault="00A8350E" w:rsidP="00A8350E">
                              <w:pPr>
                                <w:pStyle w:val="NormalWeb"/>
                                <w:spacing w:before="0" w:beforeAutospacing="0" w:after="160" w:afterAutospacing="0" w:line="252" w:lineRule="auto"/>
                                <w:rPr>
                                  <w:rFonts w:asciiTheme="minorHAnsi" w:hAnsiTheme="minorHAnsi" w:cstheme="minorHAnsi"/>
                                  <w:sz w:val="18"/>
                                  <w:szCs w:val="18"/>
                                </w:rPr>
                              </w:pPr>
                              <w:r w:rsidRPr="00A8350E">
                                <w:rPr>
                                  <w:rFonts w:asciiTheme="minorHAnsi" w:eastAsia="Calibri" w:hAnsiTheme="minorHAnsi" w:cstheme="minorHAnsi"/>
                                  <w:sz w:val="18"/>
                                  <w:szCs w:val="18"/>
                                </w:rPr>
                                <w:t>Step 5</w:t>
                              </w:r>
                            </w:p>
                          </w:txbxContent>
                        </v:textbox>
                      </v:rect>
                      <w10:anchorlock/>
                    </v:group>
                  </w:pict>
                </mc:Fallback>
              </mc:AlternateContent>
            </w:r>
          </w:p>
        </w:tc>
        <w:tc>
          <w:tcPr>
            <w:tcW w:w="4675" w:type="dxa"/>
          </w:tcPr>
          <w:p w14:paraId="07D9002D" w14:textId="77777777" w:rsidR="008270B9" w:rsidRDefault="008270B9" w:rsidP="008270B9">
            <w:pPr>
              <w:keepNext/>
            </w:pPr>
            <w:r>
              <w:t>b)</w:t>
            </w:r>
          </w:p>
          <w:p w14:paraId="23E1AA46" w14:textId="7790C4C0" w:rsidR="00423A68" w:rsidRDefault="008270B9" w:rsidP="008270B9">
            <w:pPr>
              <w:keepNext/>
            </w:pPr>
            <w:r>
              <w:rPr>
                <w:noProof/>
              </w:rPr>
              <w:drawing>
                <wp:inline distT="0" distB="0" distL="0" distR="0" wp14:anchorId="597A4747" wp14:editId="4921624D">
                  <wp:extent cx="3318273" cy="845344"/>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707CF6F3" wp14:editId="5308DEB6">
                  <wp:extent cx="3318273" cy="845344"/>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6FC365D7" wp14:editId="6612FA5E">
                  <wp:extent cx="3318273" cy="845344"/>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0DF0EC1A" wp14:editId="6648EE55">
                  <wp:extent cx="3317875" cy="1050405"/>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bl>
    <w:p w14:paraId="2DA9BF4C" w14:textId="60FFB676" w:rsidR="00D8547D" w:rsidRDefault="008270B9" w:rsidP="008270B9">
      <w:pPr>
        <w:pStyle w:val="Caption"/>
      </w:pPr>
      <w:r>
        <w:t xml:space="preserve">Figure </w:t>
      </w:r>
      <w:r>
        <w:fldChar w:fldCharType="begin"/>
      </w:r>
      <w:r>
        <w:instrText xml:space="preserve"> SEQ Figure \* ARABIC </w:instrText>
      </w:r>
      <w:r>
        <w:fldChar w:fldCharType="separate"/>
      </w:r>
      <w:r w:rsidR="0082567A">
        <w:rPr>
          <w:noProof/>
        </w:rPr>
        <w:t>1</w:t>
      </w:r>
      <w:r>
        <w:fldChar w:fldCharType="end"/>
      </w:r>
      <w:r>
        <w:t>:</w:t>
      </w:r>
      <w:r w:rsidRPr="008270B9">
        <w:t xml:space="preserve"> </w:t>
      </w:r>
      <w:r>
        <w:t>a) The blue components mark the original GPTM-D workflow for identifying and localizing PTMs. The green components are the proposed enhancements to the GPTM-D workflow. b) The four different search strategies</w:t>
      </w:r>
    </w:p>
    <w:p w14:paraId="26135178" w14:textId="107B468D" w:rsidR="00EB0E3F" w:rsidRDefault="002C499A" w:rsidP="00EB0E3F">
      <w:r>
        <w:t>The</w:t>
      </w:r>
      <w:r w:rsidR="00EB0E3F">
        <w:t xml:space="preserve"> modified workflow consists of five steps:</w:t>
      </w:r>
    </w:p>
    <w:p w14:paraId="4E81F760" w14:textId="6DE4271F" w:rsidR="002C499A" w:rsidRDefault="00EB0E3F" w:rsidP="00345845">
      <w:r w:rsidRPr="001D7322">
        <w:rPr>
          <w:b/>
        </w:rPr>
        <w:t>Step 1:</w:t>
      </w:r>
      <w:r w:rsidR="002C499A">
        <w:t xml:space="preserve"> a standard</w:t>
      </w:r>
      <w:r w:rsidR="00F92E07">
        <w:t xml:space="preserve"> tolerance (e.g. 10 ppm) </w:t>
      </w:r>
      <w:r w:rsidR="000C2691">
        <w:t>database search is performed on the d</w:t>
      </w:r>
      <w:r>
        <w:t xml:space="preserve">ataset. </w:t>
      </w:r>
      <w:r w:rsidR="000C2691">
        <w:t xml:space="preserve">This yields a set of peptide identifications subject to a desired false discovery rate (e.g 1%; based upon the target:decoy strategy (ref)).  </w:t>
      </w:r>
    </w:p>
    <w:p w14:paraId="0847EF87" w14:textId="1867D5C3" w:rsidR="00BB3E37" w:rsidRDefault="00C045C9" w:rsidP="00345845">
      <w:r w:rsidRPr="001D7322">
        <w:rPr>
          <w:b/>
        </w:rPr>
        <w:t>Step 2:</w:t>
      </w:r>
      <w:r>
        <w:t xml:space="preserve"> </w:t>
      </w:r>
      <w:r w:rsidR="009770BB">
        <w:t>mzCal calibration</w:t>
      </w:r>
      <w:r>
        <w:t xml:space="preserve">. </w:t>
      </w:r>
      <w:r w:rsidR="00A21691">
        <w:t xml:space="preserve">The identifications from step 1 are </w:t>
      </w:r>
      <w:r w:rsidR="009770BB">
        <w:t>used to extract peak matches from the spectra</w:t>
      </w:r>
      <w:r w:rsidR="00312A1E">
        <w:t xml:space="preserve">, and a semi-parametric calibration procedure is performed. </w:t>
      </w:r>
      <w:r>
        <w:t xml:space="preserve">The mzCal software is described in detail in </w:t>
      </w:r>
      <w:r w:rsidR="00143513">
        <w:t>Supplementary Material 1.</w:t>
      </w:r>
    </w:p>
    <w:p w14:paraId="17A0902F" w14:textId="49CCAD79" w:rsidR="00AF58B5" w:rsidRDefault="001D7322" w:rsidP="00AF58B5">
      <w:r w:rsidRPr="001D7322">
        <w:rPr>
          <w:b/>
        </w:rPr>
        <w:t>Step 3:</w:t>
      </w:r>
      <w:r w:rsidR="00A81024">
        <w:t xml:space="preserve"> A database search </w:t>
      </w:r>
      <w:r w:rsidR="00A6406C">
        <w:t>without regard for precursor mass is performed</w:t>
      </w:r>
      <w:r w:rsidR="00565968">
        <w:t>.</w:t>
      </w:r>
      <w:r w:rsidR="00604412">
        <w:t xml:space="preserve"> </w:t>
      </w:r>
      <w:r w:rsidR="003027E6">
        <w:t xml:space="preserve">This search is expected to produce </w:t>
      </w:r>
      <w:r w:rsidR="004F236C">
        <w:t xml:space="preserve">some </w:t>
      </w:r>
      <w:r w:rsidR="003027E6">
        <w:t>peptide spectrum matches with a significantly different mass than the corresponding extracted mass from the MS spectrum. This difference is hypothesized to arise from the presence of PTMs</w:t>
      </w:r>
      <w:r w:rsidR="00880736">
        <w:t xml:space="preserve">, monoisotopic </w:t>
      </w:r>
      <w:r w:rsidR="00B678B9">
        <w:t>errors or adducts such as o</w:t>
      </w:r>
      <w:r w:rsidR="00C352D1">
        <w:t xml:space="preserve">xidation or metal contamination. </w:t>
      </w:r>
    </w:p>
    <w:p w14:paraId="15F52544" w14:textId="1BC5806A" w:rsidR="00AF58B5" w:rsidRDefault="003A0DB4" w:rsidP="003027E6">
      <w:r>
        <w:t xml:space="preserve">Introduction of the comb search instead of an open search is motivated by </w:t>
      </w:r>
      <w:r w:rsidR="00427307">
        <w:t xml:space="preserve">a </w:t>
      </w:r>
      <w:r w:rsidR="0016737E">
        <w:t>careful review</w:t>
      </w:r>
      <w:r>
        <w:t xml:space="preserve"> </w:t>
      </w:r>
      <w:r w:rsidR="00390B48">
        <w:t>of the U</w:t>
      </w:r>
      <w:r w:rsidR="00AF58B5">
        <w:t>nimod database</w:t>
      </w:r>
      <w:r w:rsidR="00A472ED">
        <w:t xml:space="preserve"> of PTMs</w:t>
      </w:r>
      <w:r w:rsidR="00DF6526">
        <w:t xml:space="preserve"> and </w:t>
      </w:r>
      <w:r w:rsidR="00645FA9">
        <w:t xml:space="preserve">Amino Acid </w:t>
      </w:r>
      <w:r w:rsidR="00DF6526">
        <w:t>substitutions</w:t>
      </w:r>
      <w:r w:rsidR="000240C5">
        <w:t xml:space="preserve">. </w:t>
      </w:r>
      <w:r w:rsidR="009B69B2">
        <w:t>Known</w:t>
      </w:r>
      <w:r w:rsidR="00AF58B5">
        <w:t xml:space="preserve"> modifications w</w:t>
      </w:r>
      <w:r w:rsidR="00117855">
        <w:t>ith mass difference within 200 D</w:t>
      </w:r>
      <w:r w:rsidR="00AF58B5">
        <w:t xml:space="preserve">altons have values that are within [-0.1, 0.2] of every integer. PTM combinations also have this property. This allows us to </w:t>
      </w:r>
      <w:r w:rsidR="007F4AF6">
        <w:t xml:space="preserve">pre-emptively filter the </w:t>
      </w:r>
      <w:r w:rsidR="00106BC6">
        <w:t xml:space="preserve">database </w:t>
      </w:r>
      <w:r w:rsidR="007F4AF6">
        <w:t>search to</w:t>
      </w:r>
      <w:r w:rsidR="00930915">
        <w:t xml:space="preserve"> only look for peptides </w:t>
      </w:r>
      <w:r w:rsidR="007F4AF6">
        <w:t xml:space="preserve">in intervals that satisfy the condition of being within the specified search windows. </w:t>
      </w:r>
      <w:r w:rsidR="00AC3BCA">
        <w:t xml:space="preserve">This alternative to the open search </w:t>
      </w:r>
      <w:r w:rsidR="00BE0ED2">
        <w:t>improves</w:t>
      </w:r>
      <w:r w:rsidR="00AC3BCA">
        <w:t xml:space="preserve"> search t</w:t>
      </w:r>
      <w:r w:rsidR="0078244D">
        <w:t>imes and increases specificity.</w:t>
      </w:r>
    </w:p>
    <w:p w14:paraId="3F0D5003" w14:textId="77777777" w:rsidR="00CA0887" w:rsidRDefault="00874C26" w:rsidP="003027E6">
      <w:pPr>
        <w:rPr>
          <w:noProof/>
        </w:rPr>
      </w:pPr>
      <w:r>
        <w:lastRenderedPageBreak/>
        <w:t>An example output of this step is:</w:t>
      </w:r>
      <w:r w:rsidR="00CA0887" w:rsidRPr="00CA0887">
        <w:rPr>
          <w:noProof/>
        </w:rPr>
        <w:t xml:space="preserve"> </w:t>
      </w:r>
    </w:p>
    <w:tbl>
      <w:tblPr>
        <w:tblpPr w:leftFromText="180" w:rightFromText="180" w:vertAnchor="page" w:horzAnchor="page" w:tblpX="6487" w:tblpY="2074"/>
        <w:tblW w:w="4861" w:type="dxa"/>
        <w:tblLook w:val="04A0" w:firstRow="1" w:lastRow="0" w:firstColumn="1" w:lastColumn="0" w:noHBand="0" w:noVBand="1"/>
      </w:tblPr>
      <w:tblGrid>
        <w:gridCol w:w="1326"/>
        <w:gridCol w:w="673"/>
        <w:gridCol w:w="1416"/>
        <w:gridCol w:w="729"/>
        <w:gridCol w:w="717"/>
      </w:tblGrid>
      <w:tr w:rsidR="00CA0887" w:rsidRPr="00874C26" w14:paraId="5255E739" w14:textId="77777777" w:rsidTr="00CA0887">
        <w:trPr>
          <w:trHeight w:val="186"/>
        </w:trPr>
        <w:tc>
          <w:tcPr>
            <w:tcW w:w="132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4E3CED5A" w14:textId="77777777" w:rsidR="00CA0887" w:rsidRPr="00874C26" w:rsidRDefault="00CA0887" w:rsidP="00CA0887">
            <w:pPr>
              <w:spacing w:after="0" w:line="240" w:lineRule="auto"/>
              <w:rPr>
                <w:rFonts w:ascii="Calibri" w:eastAsia="Times New Roman" w:hAnsi="Calibri" w:cs="Calibri"/>
                <w:b/>
                <w:bCs/>
                <w:color w:val="000000"/>
                <w:sz w:val="18"/>
                <w:szCs w:val="18"/>
              </w:rPr>
            </w:pPr>
            <w:r>
              <w:tab/>
            </w:r>
            <w:r w:rsidRPr="00874C26">
              <w:rPr>
                <w:rFonts w:ascii="Calibri" w:eastAsia="Times New Roman" w:hAnsi="Calibri" w:cs="Calibri"/>
                <w:b/>
                <w:bCs/>
                <w:color w:val="000000"/>
                <w:sz w:val="18"/>
                <w:szCs w:val="18"/>
              </w:rPr>
              <w:t>Mass Error (DA)</w:t>
            </w:r>
          </w:p>
        </w:tc>
        <w:tc>
          <w:tcPr>
            <w:tcW w:w="673"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26A832B"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Count</w:t>
            </w:r>
          </w:p>
        </w:tc>
        <w:tc>
          <w:tcPr>
            <w:tcW w:w="1416"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B36CA90"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Description</w:t>
            </w:r>
          </w:p>
        </w:tc>
        <w:tc>
          <w:tcPr>
            <w:tcW w:w="729"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2005A3CC"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Assign In GPTM-D</w:t>
            </w:r>
          </w:p>
        </w:tc>
        <w:tc>
          <w:tcPr>
            <w:tcW w:w="717" w:type="dxa"/>
            <w:tcBorders>
              <w:top w:val="single" w:sz="4" w:space="0" w:color="4472C4"/>
              <w:left w:val="single" w:sz="4" w:space="0" w:color="4472C4"/>
              <w:bottom w:val="single" w:sz="8" w:space="0" w:color="4472C4"/>
              <w:right w:val="single" w:sz="4" w:space="0" w:color="4472C4"/>
            </w:tcBorders>
            <w:shd w:val="clear" w:color="auto" w:fill="auto"/>
            <w:noWrap/>
            <w:vAlign w:val="bottom"/>
            <w:hideMark/>
          </w:tcPr>
          <w:p w14:paraId="13698667" w14:textId="77777777" w:rsidR="00CA0887" w:rsidRPr="00874C26" w:rsidRDefault="00CA0887" w:rsidP="00CA0887">
            <w:pPr>
              <w:spacing w:after="0" w:line="240" w:lineRule="auto"/>
              <w:rPr>
                <w:rFonts w:ascii="Calibri" w:eastAsia="Times New Roman" w:hAnsi="Calibri" w:cs="Calibri"/>
                <w:b/>
                <w:bCs/>
                <w:color w:val="000000"/>
                <w:sz w:val="18"/>
                <w:szCs w:val="18"/>
              </w:rPr>
            </w:pPr>
            <w:r w:rsidRPr="00874C26">
              <w:rPr>
                <w:rFonts w:ascii="Calibri" w:eastAsia="Times New Roman" w:hAnsi="Calibri" w:cs="Calibri"/>
                <w:b/>
                <w:bCs/>
                <w:color w:val="000000"/>
                <w:sz w:val="18"/>
                <w:szCs w:val="18"/>
              </w:rPr>
              <w:t>Final Search Notch</w:t>
            </w:r>
          </w:p>
        </w:tc>
      </w:tr>
      <w:tr w:rsidR="00CA0887" w:rsidRPr="00874C26" w14:paraId="390F2CA3"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44C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840E51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0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A1947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Exact Match</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DCAB09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3E66722"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23F98E18"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30464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0.98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504DC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21</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680522A"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Deam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3DCF397"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7E79DBFE"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50C0DA3B"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7CCFB1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2.911</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DC8BEE6"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53</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95063D5"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Iron Adduct</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12B9E6"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572660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18DA8FEA"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180F26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03</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AE06BF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04</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9B3AC0"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issed Monoisotope</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429A4EE"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A8F56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r>
      <w:tr w:rsidR="00CA0887" w:rsidRPr="00874C26" w14:paraId="3B46288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3CFB949"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7.02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2303DE9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58</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680169B" w14:textId="77777777" w:rsidR="00CA0887" w:rsidRPr="00874C26" w:rsidRDefault="00CA0887" w:rsidP="00CA0887">
            <w:pPr>
              <w:spacing w:after="0" w:line="240" w:lineRule="auto"/>
              <w:jc w:val="right"/>
              <w:rPr>
                <w:rFonts w:ascii="Calibri" w:eastAsia="Times New Roman" w:hAnsi="Calibri" w:cs="Calibri"/>
                <w:color w:val="000000"/>
                <w:sz w:val="18"/>
                <w:szCs w:val="18"/>
              </w:rPr>
            </w:pP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5AF035E3"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C502FCA"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7CA46BE2"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D8EB711"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5.99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711B4BC"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3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D4F548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Oxid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76BB7A2"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6A7098D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6905BE37"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ACBC000"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79.966</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591A66E"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9</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FAA890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Phosphorylation</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C588F51"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3C7ED6D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1CBCE20E"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C5F2D55"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4.015</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A5AD832"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3</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5A24A01F"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Methylation</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4A1FBAAD"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YES</w:t>
            </w: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E494A87" w14:textId="77777777" w:rsidR="00CA0887" w:rsidRPr="00874C26" w:rsidRDefault="00CA0887" w:rsidP="00CA0887">
            <w:pPr>
              <w:spacing w:after="0" w:line="240" w:lineRule="auto"/>
              <w:rPr>
                <w:rFonts w:ascii="Calibri" w:eastAsia="Times New Roman" w:hAnsi="Calibri" w:cs="Calibri"/>
                <w:color w:val="000000"/>
                <w:sz w:val="18"/>
                <w:szCs w:val="18"/>
              </w:rPr>
            </w:pPr>
          </w:p>
        </w:tc>
      </w:tr>
      <w:tr w:rsidR="00CA0887" w:rsidRPr="00874C26" w14:paraId="35C01961"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1538F1BB"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Pr>
                <w:rFonts w:ascii="Calibri" w:eastAsia="Times New Roman" w:hAnsi="Calibri" w:cs="Calibri"/>
                <w:color w:val="000000"/>
                <w:sz w:val="18"/>
                <w:szCs w:val="18"/>
              </w:rPr>
              <w:t>-</w:t>
            </w: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49E40B7"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20</w:t>
            </w:r>
          </w:p>
        </w:tc>
        <w:tc>
          <w:tcPr>
            <w:tcW w:w="1416"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062585A6" w14:textId="77777777" w:rsidR="00CA0887" w:rsidRPr="00874C26" w:rsidRDefault="00CA0887" w:rsidP="00CA0887">
            <w:pPr>
              <w:spacing w:after="0" w:line="240" w:lineRule="auto"/>
              <w:rPr>
                <w:rFonts w:ascii="Calibri" w:eastAsia="Times New Roman" w:hAnsi="Calibri" w:cs="Calibri"/>
                <w:color w:val="000000"/>
                <w:sz w:val="18"/>
                <w:szCs w:val="18"/>
              </w:rPr>
            </w:pPr>
            <w:r w:rsidRPr="00874C26">
              <w:rPr>
                <w:rFonts w:ascii="Calibri" w:eastAsia="Times New Roman" w:hAnsi="Calibri" w:cs="Calibri"/>
                <w:color w:val="000000"/>
                <w:sz w:val="18"/>
                <w:szCs w:val="18"/>
              </w:rPr>
              <w:t>Leucine Removed</w:t>
            </w:r>
          </w:p>
        </w:tc>
        <w:tc>
          <w:tcPr>
            <w:tcW w:w="729"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6884EA9F"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D9E1F2" w:fill="D9E1F2"/>
            <w:noWrap/>
            <w:vAlign w:val="bottom"/>
            <w:hideMark/>
          </w:tcPr>
          <w:p w14:paraId="4E29D43D"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r w:rsidR="00CA0887" w:rsidRPr="00874C26" w14:paraId="787D6A6F" w14:textId="77777777" w:rsidTr="00CA0887">
        <w:trPr>
          <w:trHeight w:val="186"/>
        </w:trPr>
        <w:tc>
          <w:tcPr>
            <w:tcW w:w="132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59A635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13.084</w:t>
            </w:r>
          </w:p>
        </w:tc>
        <w:tc>
          <w:tcPr>
            <w:tcW w:w="673"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2EE12CC3" w14:textId="77777777" w:rsidR="00CA0887" w:rsidRPr="00874C26" w:rsidRDefault="00CA0887" w:rsidP="00CA0887">
            <w:pPr>
              <w:spacing w:after="0" w:line="240" w:lineRule="auto"/>
              <w:jc w:val="right"/>
              <w:rPr>
                <w:rFonts w:ascii="Calibri" w:eastAsia="Times New Roman" w:hAnsi="Calibri" w:cs="Calibri"/>
                <w:color w:val="000000"/>
                <w:sz w:val="18"/>
                <w:szCs w:val="18"/>
              </w:rPr>
            </w:pPr>
            <w:r w:rsidRPr="00874C26">
              <w:rPr>
                <w:rFonts w:ascii="Calibri" w:eastAsia="Times New Roman" w:hAnsi="Calibri" w:cs="Calibri"/>
                <w:color w:val="000000"/>
                <w:sz w:val="18"/>
                <w:szCs w:val="18"/>
              </w:rPr>
              <w:t>18</w:t>
            </w:r>
          </w:p>
        </w:tc>
        <w:tc>
          <w:tcPr>
            <w:tcW w:w="1416"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0F7F04DE" w14:textId="77777777" w:rsidR="00CA0887" w:rsidRPr="00874C26" w:rsidRDefault="00CA0887" w:rsidP="00CA0887">
            <w:pPr>
              <w:spacing w:after="0" w:line="240" w:lineRule="auto"/>
              <w:rPr>
                <w:rFonts w:ascii="Calibri" w:eastAsia="Times New Roman" w:hAnsi="Calibri" w:cs="Calibri"/>
                <w:color w:val="000000"/>
                <w:sz w:val="18"/>
                <w:szCs w:val="18"/>
              </w:rPr>
            </w:pPr>
            <w:r w:rsidRPr="000F0503">
              <w:rPr>
                <w:rFonts w:ascii="Calibri" w:eastAsia="Times New Roman" w:hAnsi="Calibri" w:cs="Calibri"/>
                <w:color w:val="000000"/>
                <w:sz w:val="18"/>
                <w:szCs w:val="18"/>
              </w:rPr>
              <w:t>Leucine Added</w:t>
            </w:r>
          </w:p>
        </w:tc>
        <w:tc>
          <w:tcPr>
            <w:tcW w:w="729"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16EA6BD4" w14:textId="77777777" w:rsidR="00CA0887" w:rsidRPr="00874C26" w:rsidRDefault="00CA0887" w:rsidP="00CA0887">
            <w:pPr>
              <w:spacing w:after="0" w:line="240" w:lineRule="auto"/>
              <w:rPr>
                <w:rFonts w:ascii="Calibri" w:eastAsia="Times New Roman" w:hAnsi="Calibri" w:cs="Calibri"/>
                <w:color w:val="000000"/>
                <w:sz w:val="18"/>
                <w:szCs w:val="18"/>
              </w:rPr>
            </w:pPr>
          </w:p>
        </w:tc>
        <w:tc>
          <w:tcPr>
            <w:tcW w:w="717" w:type="dxa"/>
            <w:tcBorders>
              <w:top w:val="single" w:sz="4" w:space="0" w:color="4472C4"/>
              <w:left w:val="single" w:sz="4" w:space="0" w:color="4472C4"/>
              <w:bottom w:val="single" w:sz="4" w:space="0" w:color="4472C4"/>
              <w:right w:val="single" w:sz="4" w:space="0" w:color="4472C4"/>
            </w:tcBorders>
            <w:shd w:val="clear" w:color="auto" w:fill="auto"/>
            <w:noWrap/>
            <w:vAlign w:val="bottom"/>
            <w:hideMark/>
          </w:tcPr>
          <w:p w14:paraId="3A3759D1" w14:textId="77777777" w:rsidR="00CA0887" w:rsidRPr="00874C26" w:rsidRDefault="00CA0887" w:rsidP="00CA0887">
            <w:pPr>
              <w:spacing w:after="0" w:line="240" w:lineRule="auto"/>
              <w:rPr>
                <w:rFonts w:ascii="Times New Roman" w:eastAsia="Times New Roman" w:hAnsi="Times New Roman" w:cs="Times New Roman"/>
                <w:sz w:val="18"/>
                <w:szCs w:val="18"/>
              </w:rPr>
            </w:pPr>
          </w:p>
        </w:tc>
      </w:tr>
    </w:tbl>
    <w:p w14:paraId="15390647" w14:textId="06377F4E" w:rsidR="00CA0887" w:rsidRDefault="00B87314" w:rsidP="003027E6">
      <w:r>
        <w:rPr>
          <w:noProof/>
        </w:rPr>
        <w:drawing>
          <wp:inline distT="0" distB="0" distL="0" distR="0" wp14:anchorId="0AC33779" wp14:editId="6E92757E">
            <wp:extent cx="3067050" cy="237490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6E386A" w14:textId="77777777" w:rsidR="00874C26" w:rsidRDefault="00874C26" w:rsidP="003027E6"/>
    <w:p w14:paraId="5AE2B2CA" w14:textId="339AC1DC" w:rsidR="003027E6" w:rsidRDefault="003027E6" w:rsidP="003027E6">
      <w:r w:rsidRPr="00CB2C33">
        <w:rPr>
          <w:b/>
        </w:rPr>
        <w:t>Step 4:</w:t>
      </w:r>
      <w:r w:rsidR="00CB2C33">
        <w:t xml:space="preserve"> A database augmentation step that is described in the GPTM-D work. </w:t>
      </w:r>
    </w:p>
    <w:p w14:paraId="01655B4D" w14:textId="02542849" w:rsidR="00167130" w:rsidRDefault="00CB2C33" w:rsidP="00FD59BC">
      <w:r>
        <w:rPr>
          <w:b/>
        </w:rPr>
        <w:t>Step 5:</w:t>
      </w:r>
      <w:r w:rsidR="00F236F6">
        <w:t xml:space="preserve"> The final search</w:t>
      </w:r>
      <w:r w:rsidR="008840B3">
        <w:t xml:space="preserve"> with the augmented database. Newly identified localized PTMs are now </w:t>
      </w:r>
      <w:r w:rsidR="00FE48B6">
        <w:t xml:space="preserve">readily identified. </w:t>
      </w:r>
    </w:p>
    <w:p w14:paraId="719A1F68" w14:textId="7EDBF540" w:rsidR="003F7DFE" w:rsidRDefault="003F7DFE" w:rsidP="00FD59BC">
      <w:r>
        <w:t>The notches used at this stage are</w:t>
      </w:r>
      <w:bookmarkStart w:id="0" w:name="_GoBack"/>
      <w:bookmarkEnd w:id="0"/>
    </w:p>
    <w:tbl>
      <w:tblPr>
        <w:tblStyle w:val="TableGrid"/>
        <w:tblW w:w="0" w:type="auto"/>
        <w:tblLook w:val="04A0" w:firstRow="1" w:lastRow="0" w:firstColumn="1" w:lastColumn="0" w:noHBand="0" w:noVBand="1"/>
      </w:tblPr>
      <w:tblGrid>
        <w:gridCol w:w="4675"/>
        <w:gridCol w:w="4675"/>
      </w:tblGrid>
      <w:tr w:rsidR="003F7DFE" w14:paraId="3C163EE8" w14:textId="77777777" w:rsidTr="003F7DFE">
        <w:tc>
          <w:tcPr>
            <w:tcW w:w="4675" w:type="dxa"/>
          </w:tcPr>
          <w:p w14:paraId="636E0B80" w14:textId="21CD2012" w:rsidR="003F7DFE" w:rsidRDefault="003F7DFE" w:rsidP="00FD59BC">
            <w:r>
              <w:t>1.003</w:t>
            </w:r>
          </w:p>
        </w:tc>
        <w:tc>
          <w:tcPr>
            <w:tcW w:w="4675" w:type="dxa"/>
          </w:tcPr>
          <w:p w14:paraId="0FBC0B9D" w14:textId="4EBD01CA" w:rsidR="003F7DFE" w:rsidRDefault="003F7DFE" w:rsidP="00FD59BC">
            <w:r>
              <w:t>1 mm</w:t>
            </w:r>
          </w:p>
        </w:tc>
      </w:tr>
      <w:tr w:rsidR="003F7DFE" w14:paraId="57FA41C2" w14:textId="77777777" w:rsidTr="003F7DFE">
        <w:tc>
          <w:tcPr>
            <w:tcW w:w="4675" w:type="dxa"/>
          </w:tcPr>
          <w:p w14:paraId="3C781EF3" w14:textId="2F81C6ED" w:rsidR="003F7DFE" w:rsidRDefault="003F7DFE" w:rsidP="00FD59BC">
            <w:r>
              <w:t>2.005</w:t>
            </w:r>
          </w:p>
        </w:tc>
        <w:tc>
          <w:tcPr>
            <w:tcW w:w="4675" w:type="dxa"/>
          </w:tcPr>
          <w:p w14:paraId="674833DB" w14:textId="310859DB" w:rsidR="003F7DFE" w:rsidRDefault="003F7DFE" w:rsidP="003F7DFE">
            <w:pPr>
              <w:tabs>
                <w:tab w:val="left" w:pos="1113"/>
              </w:tabs>
            </w:pPr>
            <w:r>
              <w:t>2 mm</w:t>
            </w:r>
          </w:p>
        </w:tc>
      </w:tr>
      <w:tr w:rsidR="003F7DFE" w14:paraId="7B9E2128" w14:textId="77777777" w:rsidTr="003F7DFE">
        <w:tc>
          <w:tcPr>
            <w:tcW w:w="4675" w:type="dxa"/>
          </w:tcPr>
          <w:p w14:paraId="36B98A37" w14:textId="77103574" w:rsidR="003F7DFE" w:rsidRDefault="003F7DFE" w:rsidP="00FD59BC">
            <w:r>
              <w:t>3.008</w:t>
            </w:r>
          </w:p>
        </w:tc>
        <w:tc>
          <w:tcPr>
            <w:tcW w:w="4675" w:type="dxa"/>
          </w:tcPr>
          <w:p w14:paraId="06F8388D" w14:textId="13CDE752" w:rsidR="003F7DFE" w:rsidRDefault="003F7DFE" w:rsidP="00FD59BC">
            <w:r>
              <w:t>3 mm</w:t>
            </w:r>
          </w:p>
        </w:tc>
      </w:tr>
      <w:tr w:rsidR="003F7DFE" w14:paraId="12D0B3F3" w14:textId="77777777" w:rsidTr="003F7DFE">
        <w:tc>
          <w:tcPr>
            <w:tcW w:w="4675" w:type="dxa"/>
          </w:tcPr>
          <w:p w14:paraId="7C6AF49D" w14:textId="6EB29632" w:rsidR="003F7DFE" w:rsidRDefault="00AF3C88" w:rsidP="00FD59BC">
            <w:r w:rsidRPr="00AF3C88">
              <w:t>17.026549</w:t>
            </w:r>
          </w:p>
        </w:tc>
        <w:tc>
          <w:tcPr>
            <w:tcW w:w="4675" w:type="dxa"/>
          </w:tcPr>
          <w:p w14:paraId="2E371942" w14:textId="74ABCFCB" w:rsidR="003F7DFE" w:rsidRDefault="003F7DFE" w:rsidP="00FD59BC">
            <w:r>
              <w:t>Ammonia loss happens at the dissociation stage. Thus the parent mass is 17.027 dalton larger than the peptide with ammonia loss – and this peptide is the best, correct match for the fragmentation spectra.</w:t>
            </w:r>
          </w:p>
        </w:tc>
      </w:tr>
      <w:tr w:rsidR="00D73BB8" w14:paraId="566207F6" w14:textId="77777777" w:rsidTr="003F7DFE">
        <w:tc>
          <w:tcPr>
            <w:tcW w:w="4675" w:type="dxa"/>
          </w:tcPr>
          <w:p w14:paraId="1AF6955F" w14:textId="59FF5ABD" w:rsidR="00D73BB8" w:rsidRDefault="00D73BB8" w:rsidP="00FD59BC">
            <w:r>
              <w:t>18.01565</w:t>
            </w:r>
          </w:p>
        </w:tc>
        <w:tc>
          <w:tcPr>
            <w:tcW w:w="4675" w:type="dxa"/>
          </w:tcPr>
          <w:p w14:paraId="00CD1317" w14:textId="444F5278" w:rsidR="00D73BB8" w:rsidRDefault="00D73BB8" w:rsidP="00FD59BC">
            <w:r>
              <w:t>Same as above, but with water loss</w:t>
            </w:r>
          </w:p>
        </w:tc>
      </w:tr>
    </w:tbl>
    <w:p w14:paraId="575C8CC3" w14:textId="77777777" w:rsidR="003F7DFE" w:rsidRPr="00167130" w:rsidRDefault="003F7DFE" w:rsidP="00FD59BC"/>
    <w:p w14:paraId="7FD28C41" w14:textId="6FB029D4" w:rsidR="005A3026" w:rsidRPr="005A3026" w:rsidRDefault="005A3026" w:rsidP="005A3026">
      <w:pPr>
        <w:keepNext/>
        <w:rPr>
          <w:b/>
        </w:rPr>
      </w:pPr>
      <w:r>
        <w:rPr>
          <w:b/>
        </w:rPr>
        <w:t>RESULTS AND DISCUSSION</w:t>
      </w:r>
    </w:p>
    <w:p w14:paraId="26752D0B" w14:textId="4B5B8A9B" w:rsidR="00744A3A" w:rsidRDefault="005A3026" w:rsidP="005A3026">
      <w:r>
        <w:t xml:space="preserve"> </w:t>
      </w:r>
      <w:r w:rsidR="00C8707A">
        <w:t>We follow the enhanced workflow sequence</w:t>
      </w:r>
      <w:r w:rsidR="00B97EF4">
        <w:t xml:space="preserve"> in this section </w:t>
      </w:r>
      <w:r w:rsidR="00A46844">
        <w:t>to provide evidence of improvement at each step</w:t>
      </w:r>
      <w:r w:rsidR="00B97EF4">
        <w:t xml:space="preserve">. </w:t>
      </w:r>
    </w:p>
    <w:p w14:paraId="05D69FB8" w14:textId="46FD42A5" w:rsidR="00E23E7B" w:rsidRDefault="00CC387B" w:rsidP="00AC5983">
      <w:pPr>
        <w:rPr>
          <w:b/>
        </w:rPr>
      </w:pPr>
      <w:r>
        <w:rPr>
          <w:b/>
        </w:rPr>
        <w:t>Step 2 numerical validation</w:t>
      </w:r>
    </w:p>
    <w:p w14:paraId="744B9549" w14:textId="324398C3" w:rsidR="009F2806" w:rsidRDefault="001B7585" w:rsidP="00AC5983">
      <w:r>
        <w:t xml:space="preserve">A simple test of the calibration quality is to withhold some known </w:t>
      </w:r>
      <w:r w:rsidR="00D61910">
        <w:t>peak matches from the inputs of the calibration softwa</w:t>
      </w:r>
      <w:r w:rsidR="00B91A18">
        <w:t>re, and to determine if they have been shifted closer to the theoretically correct value</w:t>
      </w:r>
      <w:r w:rsidR="00747DA1">
        <w:t>.</w:t>
      </w:r>
      <w:r w:rsidR="00DC7B64">
        <w:t xml:space="preserve"> We test the following peak exclusion strategies: </w:t>
      </w:r>
      <w:r w:rsidR="004C7F1D">
        <w:rPr>
          <w:b/>
        </w:rPr>
        <w:t>a</w:t>
      </w:r>
      <w:r w:rsidR="00D4032E">
        <w:rPr>
          <w:b/>
        </w:rPr>
        <w:t>)</w:t>
      </w:r>
      <w:r w:rsidR="00D4032E">
        <w:t xml:space="preserve"> Withholding </w:t>
      </w:r>
      <w:r w:rsidR="005A6D94">
        <w:t xml:space="preserve">random </w:t>
      </w:r>
      <w:r w:rsidR="00D4032E">
        <w:t xml:space="preserve">identifications </w:t>
      </w:r>
      <w:r w:rsidR="004C7F1D">
        <w:rPr>
          <w:b/>
        </w:rPr>
        <w:t>b</w:t>
      </w:r>
      <w:r w:rsidR="00D4032E">
        <w:rPr>
          <w:b/>
        </w:rPr>
        <w:t>)</w:t>
      </w:r>
      <w:r w:rsidR="00D4032E">
        <w:t xml:space="preserve"> With</w:t>
      </w:r>
      <w:r w:rsidR="005D788C">
        <w:t>h</w:t>
      </w:r>
      <w:r w:rsidR="00D4032E">
        <w:t xml:space="preserve">olding all high m/z valued peaks </w:t>
      </w:r>
      <w:r w:rsidR="004C7F1D">
        <w:rPr>
          <w:b/>
        </w:rPr>
        <w:t>c</w:t>
      </w:r>
      <w:r w:rsidR="00D4032E">
        <w:rPr>
          <w:b/>
        </w:rPr>
        <w:t>)</w:t>
      </w:r>
      <w:r w:rsidR="00D4032E">
        <w:t xml:space="preserve"> With</w:t>
      </w:r>
      <w:r w:rsidR="00993D3C">
        <w:t>holding all low m/z valued peaks</w:t>
      </w:r>
      <w:r w:rsidR="001A3954">
        <w:t>.</w:t>
      </w:r>
    </w:p>
    <w:p w14:paraId="20B41759" w14:textId="0490A23C" w:rsidR="00CA0887" w:rsidRDefault="00CA0887" w:rsidP="00AC5983"/>
    <w:p w14:paraId="3BAC7D90" w14:textId="77777777" w:rsidR="00CA0887" w:rsidRDefault="00CA0887" w:rsidP="00AC5983"/>
    <w:tbl>
      <w:tblPr>
        <w:tblStyle w:val="TableGrid"/>
        <w:tblpPr w:leftFromText="180" w:rightFromText="180" w:vertAnchor="text" w:horzAnchor="margin" w:tblpY="1186"/>
        <w:tblW w:w="0" w:type="auto"/>
        <w:tblLook w:val="04A0" w:firstRow="1" w:lastRow="0" w:firstColumn="1" w:lastColumn="0" w:noHBand="0" w:noVBand="1"/>
      </w:tblPr>
      <w:tblGrid>
        <w:gridCol w:w="1585"/>
        <w:gridCol w:w="1369"/>
        <w:gridCol w:w="1227"/>
        <w:gridCol w:w="752"/>
      </w:tblGrid>
      <w:tr w:rsidR="009A0896" w:rsidRPr="006F1022" w14:paraId="3831AECC" w14:textId="77777777" w:rsidTr="00117842">
        <w:tc>
          <w:tcPr>
            <w:tcW w:w="0" w:type="auto"/>
          </w:tcPr>
          <w:p w14:paraId="307CF438" w14:textId="77777777" w:rsidR="009A0896" w:rsidRDefault="009A0896" w:rsidP="00117842"/>
        </w:tc>
        <w:tc>
          <w:tcPr>
            <w:tcW w:w="0" w:type="auto"/>
          </w:tcPr>
          <w:p w14:paraId="44B1CA95" w14:textId="77777777" w:rsidR="009A0896" w:rsidRDefault="009A0896" w:rsidP="00117842">
            <w:r>
              <w:t>Uncalibrated</w:t>
            </w:r>
          </w:p>
        </w:tc>
        <w:tc>
          <w:tcPr>
            <w:tcW w:w="0" w:type="auto"/>
          </w:tcPr>
          <w:p w14:paraId="73B57F7B" w14:textId="14684191" w:rsidR="009A0896" w:rsidRDefault="009A0896" w:rsidP="00117842">
            <w:r>
              <w:t>mzRefinery</w:t>
            </w:r>
          </w:p>
        </w:tc>
        <w:tc>
          <w:tcPr>
            <w:tcW w:w="0" w:type="auto"/>
          </w:tcPr>
          <w:p w14:paraId="14E88B38" w14:textId="049DE725" w:rsidR="009A0896" w:rsidRDefault="009A0896" w:rsidP="00117842">
            <w:r>
              <w:t>mzCal</w:t>
            </w:r>
          </w:p>
        </w:tc>
      </w:tr>
      <w:tr w:rsidR="009A0896" w:rsidRPr="006F1022" w14:paraId="22966F8F" w14:textId="77777777" w:rsidTr="00117842">
        <w:tc>
          <w:tcPr>
            <w:tcW w:w="0" w:type="auto"/>
          </w:tcPr>
          <w:p w14:paraId="650B9E93" w14:textId="77777777" w:rsidR="009A0896" w:rsidRPr="00A55425" w:rsidRDefault="009A0896" w:rsidP="00117842">
            <w:pPr>
              <w:rPr>
                <w:b/>
              </w:rPr>
            </w:pPr>
            <w:r>
              <w:rPr>
                <w:b/>
              </w:rPr>
              <w:t>Withholding a)</w:t>
            </w:r>
          </w:p>
        </w:tc>
        <w:tc>
          <w:tcPr>
            <w:tcW w:w="0" w:type="auto"/>
          </w:tcPr>
          <w:p w14:paraId="09CF5EC6" w14:textId="77777777" w:rsidR="009A0896" w:rsidRDefault="009A0896" w:rsidP="00117842">
            <w:r>
              <w:t>10ppm</w:t>
            </w:r>
          </w:p>
        </w:tc>
        <w:tc>
          <w:tcPr>
            <w:tcW w:w="0" w:type="auto"/>
          </w:tcPr>
          <w:p w14:paraId="73737E96" w14:textId="77777777" w:rsidR="009A0896" w:rsidRDefault="009A0896" w:rsidP="00117842">
            <w:r>
              <w:t>3ppm</w:t>
            </w:r>
          </w:p>
        </w:tc>
        <w:tc>
          <w:tcPr>
            <w:tcW w:w="0" w:type="auto"/>
          </w:tcPr>
          <w:p w14:paraId="30CC2439" w14:textId="77777777" w:rsidR="009A0896" w:rsidRDefault="009A0896" w:rsidP="00117842">
            <w:r>
              <w:t>6ppm</w:t>
            </w:r>
          </w:p>
        </w:tc>
      </w:tr>
      <w:tr w:rsidR="009A0896" w:rsidRPr="006F1022" w14:paraId="7090310F" w14:textId="77777777" w:rsidTr="00117842">
        <w:tc>
          <w:tcPr>
            <w:tcW w:w="0" w:type="auto"/>
          </w:tcPr>
          <w:p w14:paraId="0042740E" w14:textId="77777777" w:rsidR="009A0896" w:rsidRPr="00A55425" w:rsidRDefault="009A0896" w:rsidP="00117842">
            <w:pPr>
              <w:rPr>
                <w:b/>
              </w:rPr>
            </w:pPr>
            <w:r>
              <w:rPr>
                <w:b/>
              </w:rPr>
              <w:t xml:space="preserve">Withholding </w:t>
            </w:r>
            <w:r w:rsidRPr="00A55425">
              <w:rPr>
                <w:b/>
              </w:rPr>
              <w:t>b)</w:t>
            </w:r>
          </w:p>
        </w:tc>
        <w:tc>
          <w:tcPr>
            <w:tcW w:w="0" w:type="auto"/>
          </w:tcPr>
          <w:p w14:paraId="106AEBEB" w14:textId="77777777" w:rsidR="009A0896" w:rsidRDefault="009A0896" w:rsidP="00117842">
            <w:r>
              <w:t>10ppm</w:t>
            </w:r>
          </w:p>
        </w:tc>
        <w:tc>
          <w:tcPr>
            <w:tcW w:w="0" w:type="auto"/>
          </w:tcPr>
          <w:p w14:paraId="70E95E00" w14:textId="77777777" w:rsidR="009A0896" w:rsidRDefault="009A0896" w:rsidP="00117842">
            <w:r>
              <w:t>3ppm</w:t>
            </w:r>
          </w:p>
        </w:tc>
        <w:tc>
          <w:tcPr>
            <w:tcW w:w="0" w:type="auto"/>
          </w:tcPr>
          <w:p w14:paraId="43C82715" w14:textId="77777777" w:rsidR="009A0896" w:rsidRDefault="009A0896" w:rsidP="00117842">
            <w:r>
              <w:t>6ppm</w:t>
            </w:r>
          </w:p>
        </w:tc>
      </w:tr>
      <w:tr w:rsidR="009A0896" w:rsidRPr="006F1022" w14:paraId="31530659" w14:textId="77777777" w:rsidTr="00117842">
        <w:tc>
          <w:tcPr>
            <w:tcW w:w="0" w:type="auto"/>
          </w:tcPr>
          <w:p w14:paraId="66B703E2" w14:textId="77777777" w:rsidR="009A0896" w:rsidRPr="00A55425" w:rsidRDefault="009A0896" w:rsidP="00117842">
            <w:pPr>
              <w:rPr>
                <w:b/>
              </w:rPr>
            </w:pPr>
            <w:r>
              <w:rPr>
                <w:b/>
              </w:rPr>
              <w:t>Withholding c</w:t>
            </w:r>
            <w:r w:rsidRPr="00A55425">
              <w:rPr>
                <w:b/>
              </w:rPr>
              <w:t>)</w:t>
            </w:r>
          </w:p>
        </w:tc>
        <w:tc>
          <w:tcPr>
            <w:tcW w:w="0" w:type="auto"/>
          </w:tcPr>
          <w:p w14:paraId="161CE3A0" w14:textId="77777777" w:rsidR="009A0896" w:rsidRDefault="009A0896" w:rsidP="00117842">
            <w:r>
              <w:t>10ppm</w:t>
            </w:r>
          </w:p>
        </w:tc>
        <w:tc>
          <w:tcPr>
            <w:tcW w:w="0" w:type="auto"/>
          </w:tcPr>
          <w:p w14:paraId="6D552187" w14:textId="77777777" w:rsidR="009A0896" w:rsidRDefault="009A0896" w:rsidP="00117842">
            <w:r>
              <w:t>3ppm</w:t>
            </w:r>
          </w:p>
        </w:tc>
        <w:tc>
          <w:tcPr>
            <w:tcW w:w="0" w:type="auto"/>
          </w:tcPr>
          <w:p w14:paraId="75F41EEB" w14:textId="77777777" w:rsidR="009A0896" w:rsidRDefault="009A0896" w:rsidP="00117842">
            <w:r>
              <w:t>6ppm</w:t>
            </w:r>
          </w:p>
        </w:tc>
      </w:tr>
    </w:tbl>
    <w:tbl>
      <w:tblPr>
        <w:tblStyle w:val="TableGrid"/>
        <w:tblpPr w:leftFromText="180" w:rightFromText="180" w:vertAnchor="text" w:horzAnchor="page" w:tblpX="6429" w:tblpY="1175"/>
        <w:tblW w:w="0" w:type="auto"/>
        <w:tblLook w:val="04A0" w:firstRow="1" w:lastRow="0" w:firstColumn="1" w:lastColumn="0" w:noHBand="0" w:noVBand="1"/>
      </w:tblPr>
      <w:tblGrid>
        <w:gridCol w:w="1525"/>
        <w:gridCol w:w="1857"/>
        <w:gridCol w:w="752"/>
      </w:tblGrid>
      <w:tr w:rsidR="00D315D5" w:rsidRPr="006F1022" w14:paraId="6A18388A" w14:textId="77777777" w:rsidTr="00117842">
        <w:tc>
          <w:tcPr>
            <w:tcW w:w="1525" w:type="dxa"/>
          </w:tcPr>
          <w:p w14:paraId="1EEFF84E" w14:textId="77777777" w:rsidR="00D315D5" w:rsidRDefault="00D315D5" w:rsidP="00117842">
            <w:r>
              <w:t>Precursor Tolerance</w:t>
            </w:r>
          </w:p>
        </w:tc>
        <w:tc>
          <w:tcPr>
            <w:tcW w:w="1857" w:type="dxa"/>
          </w:tcPr>
          <w:p w14:paraId="77158E3E" w14:textId="77777777" w:rsidR="00D315D5" w:rsidRDefault="00D315D5" w:rsidP="00117842">
            <w:r>
              <w:t>Uncalibrated</w:t>
            </w:r>
          </w:p>
        </w:tc>
        <w:tc>
          <w:tcPr>
            <w:tcW w:w="0" w:type="auto"/>
          </w:tcPr>
          <w:p w14:paraId="19F5144B" w14:textId="77777777" w:rsidR="00D315D5" w:rsidRDefault="00D315D5" w:rsidP="00117842">
            <w:r>
              <w:t>mzCal</w:t>
            </w:r>
          </w:p>
        </w:tc>
      </w:tr>
      <w:tr w:rsidR="00D315D5" w:rsidRPr="006F1022" w14:paraId="179CD460" w14:textId="77777777" w:rsidTr="00117842">
        <w:tc>
          <w:tcPr>
            <w:tcW w:w="1525" w:type="dxa"/>
          </w:tcPr>
          <w:p w14:paraId="3E3E0849" w14:textId="77777777" w:rsidR="00D315D5" w:rsidRPr="00A55425" w:rsidRDefault="00D315D5" w:rsidP="00117842">
            <w:pPr>
              <w:rPr>
                <w:b/>
              </w:rPr>
            </w:pPr>
            <w:r>
              <w:rPr>
                <w:b/>
              </w:rPr>
              <w:t>10ppm</w:t>
            </w:r>
          </w:p>
        </w:tc>
        <w:tc>
          <w:tcPr>
            <w:tcW w:w="1857" w:type="dxa"/>
          </w:tcPr>
          <w:p w14:paraId="6CD09F8D" w14:textId="77777777" w:rsidR="00D315D5" w:rsidRDefault="00D315D5" w:rsidP="00117842">
            <w:r>
              <w:t>40%</w:t>
            </w:r>
          </w:p>
        </w:tc>
        <w:tc>
          <w:tcPr>
            <w:tcW w:w="0" w:type="auto"/>
          </w:tcPr>
          <w:p w14:paraId="18F8B0A1" w14:textId="77777777" w:rsidR="00D315D5" w:rsidRDefault="00D315D5" w:rsidP="00117842">
            <w:r>
              <w:t>60%</w:t>
            </w:r>
          </w:p>
        </w:tc>
      </w:tr>
      <w:tr w:rsidR="00D315D5" w:rsidRPr="006F1022" w14:paraId="31C6E10E" w14:textId="77777777" w:rsidTr="00117842">
        <w:tc>
          <w:tcPr>
            <w:tcW w:w="1525" w:type="dxa"/>
          </w:tcPr>
          <w:p w14:paraId="768C3014" w14:textId="49DB6B9C" w:rsidR="00D315D5" w:rsidRPr="00A55425" w:rsidRDefault="00D315D5" w:rsidP="00117842">
            <w:pPr>
              <w:rPr>
                <w:b/>
              </w:rPr>
            </w:pPr>
            <w:r>
              <w:rPr>
                <w:b/>
              </w:rPr>
              <w:t>5ppm</w:t>
            </w:r>
          </w:p>
        </w:tc>
        <w:tc>
          <w:tcPr>
            <w:tcW w:w="1857" w:type="dxa"/>
          </w:tcPr>
          <w:p w14:paraId="7B1D5ADC" w14:textId="77777777" w:rsidR="00D315D5" w:rsidRDefault="00D315D5" w:rsidP="00117842">
            <w:r>
              <w:t>40%</w:t>
            </w:r>
          </w:p>
        </w:tc>
        <w:tc>
          <w:tcPr>
            <w:tcW w:w="0" w:type="auto"/>
          </w:tcPr>
          <w:p w14:paraId="4820EA3C" w14:textId="77777777" w:rsidR="00D315D5" w:rsidRDefault="00D315D5" w:rsidP="00117842">
            <w:r>
              <w:t>60%</w:t>
            </w:r>
          </w:p>
        </w:tc>
      </w:tr>
    </w:tbl>
    <w:p w14:paraId="7A1793CB" w14:textId="2823ECC0" w:rsidR="009A0896" w:rsidRDefault="009F2806" w:rsidP="00AC5983">
      <w:r>
        <w:t xml:space="preserve">We also validate the calibration results by performing a standard peptide database search. We report the fraction of spectra that is identified at 1% FDR. </w:t>
      </w:r>
    </w:p>
    <w:p w14:paraId="053E5693" w14:textId="249785B6" w:rsidR="00117842" w:rsidRDefault="00117842" w:rsidP="00AC5983">
      <w:r>
        <w:t>The numerical results are summarized in Table 1.</w:t>
      </w:r>
    </w:p>
    <w:p w14:paraId="00DA78EF" w14:textId="77777777" w:rsidR="00CA0887" w:rsidRDefault="00CA0887" w:rsidP="00FD6193">
      <w:pPr>
        <w:rPr>
          <w:b/>
        </w:rPr>
      </w:pPr>
    </w:p>
    <w:p w14:paraId="61FD5FF8" w14:textId="23013852" w:rsidR="00FD6193" w:rsidRDefault="00FD6193" w:rsidP="00FD6193">
      <w:pPr>
        <w:rPr>
          <w:b/>
        </w:rPr>
      </w:pPr>
      <w:r>
        <w:rPr>
          <w:b/>
        </w:rPr>
        <w:t>Step 3 numerical validation</w:t>
      </w:r>
    </w:p>
    <w:p w14:paraId="4EB18C05" w14:textId="29029908" w:rsidR="00753CB2" w:rsidRDefault="00C05A51" w:rsidP="00FD6193">
      <w:r>
        <w:t>The improvements of using a Comb search instead of an Open search are two-fold. We summarize the differences in Table 2.</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4918BA" w14:paraId="403C7AB2" w14:textId="77777777" w:rsidTr="004918BA">
        <w:tc>
          <w:tcPr>
            <w:tcW w:w="3116" w:type="dxa"/>
          </w:tcPr>
          <w:p w14:paraId="3CCBA91C" w14:textId="77777777" w:rsidR="004918BA" w:rsidRDefault="004918BA" w:rsidP="004918BA"/>
        </w:tc>
        <w:tc>
          <w:tcPr>
            <w:tcW w:w="3117" w:type="dxa"/>
          </w:tcPr>
          <w:p w14:paraId="6C2379B3" w14:textId="77777777" w:rsidR="004918BA" w:rsidRDefault="004918BA" w:rsidP="004918BA">
            <w:r>
              <w:t>Open Search</w:t>
            </w:r>
          </w:p>
        </w:tc>
        <w:tc>
          <w:tcPr>
            <w:tcW w:w="3117" w:type="dxa"/>
          </w:tcPr>
          <w:p w14:paraId="2800C2C3" w14:textId="77777777" w:rsidR="004918BA" w:rsidRDefault="004918BA" w:rsidP="004918BA">
            <w:r>
              <w:t>Comb Search</w:t>
            </w:r>
          </w:p>
        </w:tc>
      </w:tr>
      <w:tr w:rsidR="004918BA" w14:paraId="74562223" w14:textId="77777777" w:rsidTr="004918BA">
        <w:tc>
          <w:tcPr>
            <w:tcW w:w="3116" w:type="dxa"/>
          </w:tcPr>
          <w:p w14:paraId="6B3BDFEB" w14:textId="77777777" w:rsidR="004918BA" w:rsidRDefault="004918BA" w:rsidP="004918BA">
            <w:r>
              <w:t>Search Time</w:t>
            </w:r>
          </w:p>
        </w:tc>
        <w:tc>
          <w:tcPr>
            <w:tcW w:w="3117" w:type="dxa"/>
          </w:tcPr>
          <w:p w14:paraId="730A31BB" w14:textId="77777777" w:rsidR="004918BA" w:rsidRDefault="004918BA" w:rsidP="004918BA">
            <w:r>
              <w:t>10 minutes</w:t>
            </w:r>
          </w:p>
        </w:tc>
        <w:tc>
          <w:tcPr>
            <w:tcW w:w="3117" w:type="dxa"/>
          </w:tcPr>
          <w:p w14:paraId="6922BA68" w14:textId="77777777" w:rsidR="004918BA" w:rsidRDefault="004918BA" w:rsidP="004918BA">
            <w:r>
              <w:t>5 minutes</w:t>
            </w:r>
          </w:p>
        </w:tc>
      </w:tr>
      <w:tr w:rsidR="004918BA" w14:paraId="5D3FB8CD" w14:textId="77777777" w:rsidTr="004918BA">
        <w:tc>
          <w:tcPr>
            <w:tcW w:w="3116" w:type="dxa"/>
          </w:tcPr>
          <w:p w14:paraId="27688A4F" w14:textId="77777777" w:rsidR="004918BA" w:rsidRDefault="004918BA" w:rsidP="004918BA">
            <w:r>
              <w:t>Percent of spectra at 1% FDR</w:t>
            </w:r>
          </w:p>
        </w:tc>
        <w:tc>
          <w:tcPr>
            <w:tcW w:w="3117" w:type="dxa"/>
          </w:tcPr>
          <w:p w14:paraId="708EBA42" w14:textId="77777777" w:rsidR="004918BA" w:rsidRDefault="004918BA" w:rsidP="004918BA">
            <w:r>
              <w:t>50%</w:t>
            </w:r>
          </w:p>
        </w:tc>
        <w:tc>
          <w:tcPr>
            <w:tcW w:w="3117" w:type="dxa"/>
          </w:tcPr>
          <w:p w14:paraId="2E8C73B5" w14:textId="77777777" w:rsidR="004918BA" w:rsidRDefault="004918BA" w:rsidP="004918BA">
            <w:r>
              <w:t>60%</w:t>
            </w:r>
          </w:p>
        </w:tc>
      </w:tr>
    </w:tbl>
    <w:p w14:paraId="329A6425" w14:textId="49B9DA60" w:rsidR="00A520F9" w:rsidRPr="00180D23" w:rsidRDefault="004918BA" w:rsidP="00A520F9">
      <w:pPr>
        <w:rPr>
          <w:b/>
        </w:rPr>
      </w:pPr>
      <w:r>
        <w:rPr>
          <w:b/>
        </w:rPr>
        <w:t xml:space="preserve"> </w:t>
      </w:r>
    </w:p>
    <w:p w14:paraId="1C9A6D1E" w14:textId="4380F896" w:rsidR="00931EC5" w:rsidRDefault="00A520F9" w:rsidP="00FD6193">
      <w:r>
        <w:t xml:space="preserve">The improvement in the </w:t>
      </w:r>
      <w:r w:rsidR="006355F6">
        <w:t>discernibility</w:t>
      </w:r>
      <w:r w:rsidR="006B294D">
        <w:t xml:space="preserve"> of PTMs</w:t>
      </w:r>
      <w:r>
        <w:t xml:space="preserve"> </w:t>
      </w:r>
      <w:r w:rsidR="006B294D">
        <w:t>i</w:t>
      </w:r>
      <w:r>
        <w:t xml:space="preserve">s apparent when running a comb search on calibrated vs uncalibrated spectra files. </w:t>
      </w:r>
      <w:r w:rsidR="00931EC5">
        <w:t xml:space="preserve">Specifically, the </w:t>
      </w:r>
      <w:r w:rsidR="00882307">
        <w:t>discernibility</w:t>
      </w:r>
      <w:r w:rsidR="00931EC5">
        <w:t xml:space="preserve"> of PTMs with similar mass errors (ones that are only different because of the mass defect).</w:t>
      </w:r>
      <w:r w:rsidR="00F846EA">
        <w:t xml:space="preserve"> This was not really possible previously.</w:t>
      </w:r>
      <w:r w:rsidR="008E20BE">
        <w:t xml:space="preserve"> In the current run, Sulfation and Phosphorylation are readily distinguishable.</w:t>
      </w:r>
      <w:r w:rsidR="003A29EC">
        <w:t xml:space="preserve"> We present the numbers for the example below in t</w:t>
      </w:r>
      <w:r w:rsidR="00923EC5">
        <w:t>he step 5 numerical validation section.</w:t>
      </w:r>
    </w:p>
    <w:p w14:paraId="4818B3D2" w14:textId="66308B5C" w:rsidR="003A7C2C" w:rsidRDefault="00A520F9" w:rsidP="003A7C2C">
      <w:pPr>
        <w:ind w:left="720" w:hanging="720"/>
      </w:pPr>
      <w:r>
        <w:rPr>
          <w:noProof/>
        </w:rPr>
        <w:drawing>
          <wp:inline distT="0" distB="0" distL="0" distR="0" wp14:anchorId="6F5F4374" wp14:editId="6C4356C0">
            <wp:extent cx="5943600" cy="3442335"/>
            <wp:effectExtent l="0" t="0" r="0" b="571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5138AAF" w14:textId="48ABD7F3" w:rsidR="003A7C2C" w:rsidRDefault="003A7C2C" w:rsidP="003A7C2C">
      <w:pPr>
        <w:ind w:left="720" w:hanging="720"/>
      </w:pPr>
    </w:p>
    <w:p w14:paraId="7B4A6337" w14:textId="3D4005E6" w:rsidR="00FF5F65" w:rsidRDefault="00FD6193" w:rsidP="00FF5F65">
      <w:pPr>
        <w:rPr>
          <w:b/>
        </w:rPr>
      </w:pPr>
      <w:r>
        <w:rPr>
          <w:b/>
        </w:rPr>
        <w:t xml:space="preserve">Step </w:t>
      </w:r>
      <w:r w:rsidR="00505BF4">
        <w:rPr>
          <w:b/>
        </w:rPr>
        <w:t>5</w:t>
      </w:r>
      <w:r>
        <w:rPr>
          <w:b/>
        </w:rPr>
        <w:t xml:space="preserve"> numerical validation</w:t>
      </w:r>
    </w:p>
    <w:p w14:paraId="1D801130" w14:textId="70DE4434" w:rsidR="00E05F72" w:rsidRPr="00E05F72" w:rsidRDefault="00FF5F65" w:rsidP="00FF5F65">
      <w:r>
        <w:t>The effects of the increased mass accuracy were demonstrated in the numerical results for step 2, so to make the comparison fair we use the same precursor and product mass tolerances for both the standard and the notch mass search.</w:t>
      </w:r>
      <w:r w:rsidR="00461078">
        <w:t xml:space="preserve"> The search time is understandably slightly higher for the Notch search, but it is not a big deal since the search times for both are not long, and orders of magnitude shorter than the searches in step 3. </w:t>
      </w:r>
    </w:p>
    <w:tbl>
      <w:tblPr>
        <w:tblStyle w:val="TableGrid"/>
        <w:tblpPr w:leftFromText="180" w:rightFromText="180" w:vertAnchor="text" w:horzAnchor="margin" w:tblpY="21"/>
        <w:tblW w:w="0" w:type="auto"/>
        <w:tblLook w:val="04A0" w:firstRow="1" w:lastRow="0" w:firstColumn="1" w:lastColumn="0" w:noHBand="0" w:noVBand="1"/>
      </w:tblPr>
      <w:tblGrid>
        <w:gridCol w:w="1795"/>
        <w:gridCol w:w="2863"/>
        <w:gridCol w:w="2264"/>
        <w:gridCol w:w="2428"/>
      </w:tblGrid>
      <w:tr w:rsidR="000E58A1" w14:paraId="696BAE0F" w14:textId="77777777" w:rsidTr="000E58A1">
        <w:tc>
          <w:tcPr>
            <w:tcW w:w="1795" w:type="dxa"/>
          </w:tcPr>
          <w:p w14:paraId="0AB574BB" w14:textId="77777777" w:rsidR="000E58A1" w:rsidRDefault="000E58A1" w:rsidP="000E58A1"/>
        </w:tc>
        <w:tc>
          <w:tcPr>
            <w:tcW w:w="2863" w:type="dxa"/>
          </w:tcPr>
          <w:p w14:paraId="49613085" w14:textId="6D90415E" w:rsidR="000E58A1" w:rsidRDefault="000E58A1" w:rsidP="000E58A1">
            <w:r>
              <w:t>Standard Search-uncalib</w:t>
            </w:r>
          </w:p>
        </w:tc>
        <w:tc>
          <w:tcPr>
            <w:tcW w:w="2264" w:type="dxa"/>
          </w:tcPr>
          <w:p w14:paraId="6E4BD8D6" w14:textId="2E296D4D" w:rsidR="000E58A1" w:rsidRDefault="000E58A1" w:rsidP="000E58A1">
            <w:r>
              <w:t>Standard Search-calib</w:t>
            </w:r>
          </w:p>
        </w:tc>
        <w:tc>
          <w:tcPr>
            <w:tcW w:w="2428" w:type="dxa"/>
          </w:tcPr>
          <w:p w14:paraId="6ECA7EB4" w14:textId="70DC9E2A" w:rsidR="000E58A1" w:rsidRDefault="000E58A1" w:rsidP="000E58A1">
            <w:pPr>
              <w:tabs>
                <w:tab w:val="left" w:pos="1613"/>
              </w:tabs>
            </w:pPr>
            <w:r>
              <w:t>Notch Search-calib</w:t>
            </w:r>
          </w:p>
        </w:tc>
      </w:tr>
      <w:tr w:rsidR="000E58A1" w14:paraId="7EA955A5" w14:textId="77777777" w:rsidTr="000E58A1">
        <w:tc>
          <w:tcPr>
            <w:tcW w:w="1795" w:type="dxa"/>
          </w:tcPr>
          <w:p w14:paraId="63015A3A" w14:textId="0CD3582B" w:rsidR="000E58A1" w:rsidRDefault="000E58A1" w:rsidP="000E58A1">
            <w:r>
              <w:t>Percent of spectra under 1% FDR</w:t>
            </w:r>
          </w:p>
        </w:tc>
        <w:tc>
          <w:tcPr>
            <w:tcW w:w="2863" w:type="dxa"/>
          </w:tcPr>
          <w:p w14:paraId="4206B32B" w14:textId="52D09F6C" w:rsidR="000E58A1" w:rsidRDefault="000E58A1" w:rsidP="000E58A1"/>
        </w:tc>
        <w:tc>
          <w:tcPr>
            <w:tcW w:w="2264" w:type="dxa"/>
          </w:tcPr>
          <w:p w14:paraId="45EF48AC" w14:textId="4AEEB0F0" w:rsidR="000E58A1" w:rsidRDefault="000E58A1" w:rsidP="000E58A1"/>
        </w:tc>
        <w:tc>
          <w:tcPr>
            <w:tcW w:w="2428" w:type="dxa"/>
          </w:tcPr>
          <w:p w14:paraId="07C3D404" w14:textId="53BB4B5E" w:rsidR="000E58A1" w:rsidRDefault="000E58A1" w:rsidP="000E58A1"/>
        </w:tc>
      </w:tr>
      <w:tr w:rsidR="000E58A1" w14:paraId="1CBA8D24" w14:textId="77777777" w:rsidTr="000E58A1">
        <w:tc>
          <w:tcPr>
            <w:tcW w:w="1795" w:type="dxa"/>
          </w:tcPr>
          <w:p w14:paraId="4147A3FC" w14:textId="78A18FC3" w:rsidR="000E58A1" w:rsidRDefault="000E58A1" w:rsidP="000E58A1"/>
        </w:tc>
        <w:tc>
          <w:tcPr>
            <w:tcW w:w="2863" w:type="dxa"/>
          </w:tcPr>
          <w:p w14:paraId="3A42022C" w14:textId="200365C8" w:rsidR="000E58A1" w:rsidRDefault="000E58A1" w:rsidP="000E58A1"/>
        </w:tc>
        <w:tc>
          <w:tcPr>
            <w:tcW w:w="2264" w:type="dxa"/>
          </w:tcPr>
          <w:p w14:paraId="746ADCED" w14:textId="59D0CC7F" w:rsidR="000E58A1" w:rsidRDefault="000E58A1" w:rsidP="000E58A1"/>
        </w:tc>
        <w:tc>
          <w:tcPr>
            <w:tcW w:w="2428" w:type="dxa"/>
          </w:tcPr>
          <w:p w14:paraId="42AA5CE5" w14:textId="5BB7AA54" w:rsidR="000E58A1" w:rsidRDefault="000E58A1" w:rsidP="000E58A1"/>
        </w:tc>
      </w:tr>
    </w:tbl>
    <w:p w14:paraId="711A3604" w14:textId="3C7ECFB4" w:rsidR="00DC3113" w:rsidRDefault="00DC3113" w:rsidP="00B62FC7"/>
    <w:p w14:paraId="52046695" w14:textId="77777777" w:rsidR="00697B95" w:rsidRDefault="00697B95" w:rsidP="00697B95"/>
    <w:p w14:paraId="0DE056A5" w14:textId="77777777" w:rsidR="00697B95" w:rsidRDefault="00697B95" w:rsidP="00697B95">
      <w:r>
        <w:t>The calibration step allows using a narrow precursor and product search windows, decreasing time and increasing specificity.</w:t>
      </w:r>
    </w:p>
    <w:p w14:paraId="2B71EAA8" w14:textId="514B189F" w:rsidR="00697B95" w:rsidRPr="00167130" w:rsidRDefault="00697B95" w:rsidP="00697B95">
      <w:r>
        <w:t xml:space="preserve">In addition, the introduction of a notch search capability at this final stage allows for detection of monoisotopic errors and adducts, instead of mis-assigning. </w:t>
      </w:r>
    </w:p>
    <w:p w14:paraId="61667006" w14:textId="45341A70" w:rsidR="0035166A" w:rsidRDefault="00697B95" w:rsidP="00D25E57">
      <w:pPr>
        <w:keepNext/>
      </w:pPr>
      <w:r>
        <w:rPr>
          <w:b/>
        </w:rPr>
        <w:t>CONCLUSION</w:t>
      </w:r>
    </w:p>
    <w:p w14:paraId="42218E64" w14:textId="2D596F07" w:rsidR="00DC3113" w:rsidRDefault="0035166A">
      <w:r>
        <w:t xml:space="preserve">Some of the steps can be simplified in order to improve the search times, but these simplifications leave little room for discovery. Specifically, in Step 3, a notch search with notches at the most common PTMs can be used, and it would provide some entries for the augmented database, but in case of unexpected modifications </w:t>
      </w:r>
      <w:r w:rsidR="009F5F82">
        <w:t>it would not have the power of discovery.</w:t>
      </w:r>
      <w:r w:rsidR="00DC3113">
        <w:br w:type="page"/>
      </w:r>
    </w:p>
    <w:p w14:paraId="1E09D9B4" w14:textId="77777777" w:rsidR="00E22BAE" w:rsidRPr="00E22BAE" w:rsidRDefault="006B1316" w:rsidP="00E22BAE">
      <w:pPr>
        <w:pStyle w:val="EndNoteBibliography"/>
        <w:spacing w:after="0"/>
      </w:pPr>
      <w:r>
        <w:lastRenderedPageBreak/>
        <w:fldChar w:fldCharType="begin"/>
      </w:r>
      <w:r>
        <w:instrText xml:space="preserve"> ADDIN EN.REFLIST </w:instrText>
      </w:r>
      <w:r>
        <w:fldChar w:fldCharType="separate"/>
      </w:r>
      <w:r w:rsidR="00E22BAE" w:rsidRPr="00E22BAE">
        <w:t>1.</w:t>
      </w:r>
      <w:r w:rsidR="00E22BAE" w:rsidRPr="00E22BAE">
        <w:tab/>
        <w:t>GPTM-D.</w:t>
      </w:r>
    </w:p>
    <w:p w14:paraId="77FB52F7" w14:textId="77777777" w:rsidR="00E22BAE" w:rsidRPr="00E22BAE" w:rsidRDefault="00E22BAE" w:rsidP="00E22BAE">
      <w:pPr>
        <w:pStyle w:val="EndNoteBibliography"/>
        <w:spacing w:after="0"/>
      </w:pPr>
      <w:r w:rsidRPr="00E22BAE">
        <w:t>2.</w:t>
      </w:r>
      <w:r w:rsidRPr="00E22BAE">
        <w:tab/>
        <w:t xml:space="preserve">Chick, J. M.; Kolippakkam, D.; Nusinow, D. P.; Zhai, B.; Rad, R.; Huttlin, E. L.; Gygi, S. P., A mass-tolerant database search identifies a large proportion of unassigned spectra in shotgun proteomics as modified peptides. </w:t>
      </w:r>
      <w:r w:rsidRPr="00E22BAE">
        <w:rPr>
          <w:i/>
        </w:rPr>
        <w:t xml:space="preserve">Nat Biotechnol </w:t>
      </w:r>
      <w:r w:rsidRPr="00E22BAE">
        <w:rPr>
          <w:b/>
        </w:rPr>
        <w:t>2015,</w:t>
      </w:r>
      <w:r w:rsidRPr="00E22BAE">
        <w:t xml:space="preserve"> </w:t>
      </w:r>
      <w:r w:rsidRPr="00E22BAE">
        <w:rPr>
          <w:i/>
        </w:rPr>
        <w:t>33</w:t>
      </w:r>
      <w:r w:rsidRPr="00E22BAE">
        <w:t xml:space="preserve"> (7), 743-9.</w:t>
      </w:r>
    </w:p>
    <w:p w14:paraId="543B57B5" w14:textId="77777777" w:rsidR="00E22BAE" w:rsidRPr="00E22BAE" w:rsidRDefault="00E22BAE" w:rsidP="00E22BAE">
      <w:pPr>
        <w:pStyle w:val="EndNoteBibliography"/>
        <w:spacing w:after="0"/>
      </w:pPr>
      <w:r w:rsidRPr="00E22BAE">
        <w:t>3.</w:t>
      </w:r>
      <w:r w:rsidRPr="00E22BAE">
        <w:tab/>
        <w:t xml:space="preserve">Na, S.; Bandeira, N.; Paek, E., Fast multi-blind modification search through tandem mass spectrometry. </w:t>
      </w:r>
      <w:r w:rsidRPr="00E22BAE">
        <w:rPr>
          <w:i/>
        </w:rPr>
        <w:t xml:space="preserve">Mol Cell Proteomics </w:t>
      </w:r>
      <w:r w:rsidRPr="00E22BAE">
        <w:rPr>
          <w:b/>
        </w:rPr>
        <w:t>2012,</w:t>
      </w:r>
      <w:r w:rsidRPr="00E22BAE">
        <w:t xml:space="preserve"> </w:t>
      </w:r>
      <w:r w:rsidRPr="00E22BAE">
        <w:rPr>
          <w:i/>
        </w:rPr>
        <w:t>11</w:t>
      </w:r>
      <w:r w:rsidRPr="00E22BAE">
        <w:t xml:space="preserve"> (4), M111 010199.</w:t>
      </w:r>
    </w:p>
    <w:p w14:paraId="078A130C" w14:textId="77777777" w:rsidR="00E22BAE" w:rsidRPr="00E22BAE" w:rsidRDefault="00E22BAE" w:rsidP="00E22BAE">
      <w:pPr>
        <w:pStyle w:val="EndNoteBibliography"/>
        <w:spacing w:after="0"/>
      </w:pPr>
      <w:r w:rsidRPr="00E22BAE">
        <w:t>4.</w:t>
      </w:r>
      <w:r w:rsidRPr="00E22BAE">
        <w:tab/>
        <w:t xml:space="preserve">Scherl, A.; Shaffer, S. A.; Taylor, G. K.; Hernandez, P.; Appel, R. D.; Binz, P. A.; Goodlett, D. R., On the benefits of acquiring peptide fragment ions at high measured mass accuracy. </w:t>
      </w:r>
      <w:r w:rsidRPr="00E22BAE">
        <w:rPr>
          <w:i/>
        </w:rPr>
        <w:t xml:space="preserve">J Am Soc Mass Spectrom </w:t>
      </w:r>
      <w:r w:rsidRPr="00E22BAE">
        <w:rPr>
          <w:b/>
        </w:rPr>
        <w:t>2008,</w:t>
      </w:r>
      <w:r w:rsidRPr="00E22BAE">
        <w:t xml:space="preserve"> </w:t>
      </w:r>
      <w:r w:rsidRPr="00E22BAE">
        <w:rPr>
          <w:i/>
        </w:rPr>
        <w:t>19</w:t>
      </w:r>
      <w:r w:rsidRPr="00E22BAE">
        <w:t xml:space="preserve"> (6), 891-901.</w:t>
      </w:r>
    </w:p>
    <w:p w14:paraId="654601E9" w14:textId="77777777" w:rsidR="00E22BAE" w:rsidRPr="00E22BAE" w:rsidRDefault="00E22BAE" w:rsidP="00E22BAE">
      <w:pPr>
        <w:pStyle w:val="EndNoteBibliography"/>
        <w:spacing w:after="0"/>
      </w:pPr>
      <w:r w:rsidRPr="00E22BAE">
        <w:t>5.</w:t>
      </w:r>
      <w:r w:rsidRPr="00E22BAE">
        <w:tab/>
        <w:t xml:space="preserve">Olsen, J. V.; de Godoy, L. M.; Li, G.; Macek, B.; Mortensen, P.; Pesch, R.; Makarov, A.; Lange, O.; Horning, S.; Mann, M., Parts per million mass accuracy on an Orbitrap mass spectrometer via lock mass injection into a C-trap. </w:t>
      </w:r>
      <w:r w:rsidRPr="00E22BAE">
        <w:rPr>
          <w:i/>
        </w:rPr>
        <w:t xml:space="preserve">Mol Cell Proteomics </w:t>
      </w:r>
      <w:r w:rsidRPr="00E22BAE">
        <w:rPr>
          <w:b/>
        </w:rPr>
        <w:t>2005,</w:t>
      </w:r>
      <w:r w:rsidRPr="00E22BAE">
        <w:t xml:space="preserve"> </w:t>
      </w:r>
      <w:r w:rsidRPr="00E22BAE">
        <w:rPr>
          <w:i/>
        </w:rPr>
        <w:t>4</w:t>
      </w:r>
      <w:r w:rsidRPr="00E22BAE">
        <w:t xml:space="preserve"> (12), 2010-21.</w:t>
      </w:r>
    </w:p>
    <w:p w14:paraId="1FA1AB48" w14:textId="77777777" w:rsidR="00E22BAE" w:rsidRPr="00E22BAE" w:rsidRDefault="00E22BAE" w:rsidP="00E22BAE">
      <w:pPr>
        <w:pStyle w:val="EndNoteBibliography"/>
        <w:spacing w:after="0"/>
      </w:pPr>
      <w:r w:rsidRPr="00E22BAE">
        <w:t>6.</w:t>
      </w:r>
      <w:r w:rsidRPr="00E22BAE">
        <w:tab/>
        <w:t xml:space="preserve">Cox, J.; Michalski, A.; Mann, M., Software lock mass by two-dimensional minimization of peptide mass errors. </w:t>
      </w:r>
      <w:r w:rsidRPr="00E22BAE">
        <w:rPr>
          <w:i/>
        </w:rPr>
        <w:t xml:space="preserve">J Am Soc Mass Spectrom </w:t>
      </w:r>
      <w:r w:rsidRPr="00E22BAE">
        <w:rPr>
          <w:b/>
        </w:rPr>
        <w:t>2011,</w:t>
      </w:r>
      <w:r w:rsidRPr="00E22BAE">
        <w:t xml:space="preserve"> </w:t>
      </w:r>
      <w:r w:rsidRPr="00E22BAE">
        <w:rPr>
          <w:i/>
        </w:rPr>
        <w:t>22</w:t>
      </w:r>
      <w:r w:rsidRPr="00E22BAE">
        <w:t xml:space="preserve"> (8), 1373-80.</w:t>
      </w:r>
    </w:p>
    <w:p w14:paraId="38FEBB45" w14:textId="77777777" w:rsidR="00E22BAE" w:rsidRPr="00E22BAE" w:rsidRDefault="00E22BAE" w:rsidP="00E22BAE">
      <w:pPr>
        <w:pStyle w:val="EndNoteBibliography"/>
        <w:spacing w:after="0"/>
      </w:pPr>
      <w:r w:rsidRPr="00E22BAE">
        <w:t>7.</w:t>
      </w:r>
      <w:r w:rsidRPr="00E22BAE">
        <w:tab/>
        <w:t xml:space="preserve">Wenger, C. D.; Coon, J. J., A proteomics search algorithm specifically designed for high-resolution tandem mass spectra. </w:t>
      </w:r>
      <w:r w:rsidRPr="00E22BAE">
        <w:rPr>
          <w:i/>
        </w:rPr>
        <w:t xml:space="preserve">J Proteome Res </w:t>
      </w:r>
      <w:r w:rsidRPr="00E22BAE">
        <w:rPr>
          <w:b/>
        </w:rPr>
        <w:t>2013,</w:t>
      </w:r>
      <w:r w:rsidRPr="00E22BAE">
        <w:t xml:space="preserve"> </w:t>
      </w:r>
      <w:r w:rsidRPr="00E22BAE">
        <w:rPr>
          <w:i/>
        </w:rPr>
        <w:t>12</w:t>
      </w:r>
      <w:r w:rsidRPr="00E22BAE">
        <w:t xml:space="preserve"> (3), 1377-86.</w:t>
      </w:r>
    </w:p>
    <w:p w14:paraId="65F9BBAA" w14:textId="77777777" w:rsidR="00E22BAE" w:rsidRPr="00E22BAE" w:rsidRDefault="00E22BAE" w:rsidP="00E22BAE">
      <w:pPr>
        <w:pStyle w:val="EndNoteBibliography"/>
        <w:spacing w:after="0"/>
      </w:pPr>
      <w:r w:rsidRPr="00E22BAE">
        <w:t>8.</w:t>
      </w:r>
      <w:r w:rsidRPr="00E22BAE">
        <w:tab/>
        <w:t xml:space="preserve">Gibbons, B. C.; Chambers, M. C.; Monroe, M. E.; Tabb, D. L.; Payne, S. H., Correcting systematic bias and instrument measurement drift with mzRefinery. </w:t>
      </w:r>
      <w:r w:rsidRPr="00E22BAE">
        <w:rPr>
          <w:i/>
        </w:rPr>
        <w:t xml:space="preserve">Bioinformatics </w:t>
      </w:r>
      <w:r w:rsidRPr="00E22BAE">
        <w:rPr>
          <w:b/>
        </w:rPr>
        <w:t>2015,</w:t>
      </w:r>
      <w:r w:rsidRPr="00E22BAE">
        <w:t xml:space="preserve"> </w:t>
      </w:r>
      <w:r w:rsidRPr="00E22BAE">
        <w:rPr>
          <w:i/>
        </w:rPr>
        <w:t>31</w:t>
      </w:r>
      <w:r w:rsidRPr="00E22BAE">
        <w:t xml:space="preserve"> (23), 3838-40.</w:t>
      </w:r>
    </w:p>
    <w:p w14:paraId="5E1F7F2A" w14:textId="77777777" w:rsidR="00E22BAE" w:rsidRPr="00E22BAE" w:rsidRDefault="00E22BAE" w:rsidP="00E22BAE">
      <w:pPr>
        <w:pStyle w:val="EndNoteBibliography"/>
        <w:spacing w:after="0"/>
      </w:pPr>
      <w:r w:rsidRPr="00E22BAE">
        <w:t>9.</w:t>
      </w:r>
      <w:r w:rsidRPr="00E22BAE">
        <w:tab/>
        <w:t xml:space="preserve">Shortreed, M. R.; Wenger, C. D.; Frey, B. L.; Sheynkman, G. M.; Scalf, M.; Keller, M. P.; Attie, A. D.; Smith, L. M., Global Identification of Protein Post-translational Modifications in a Single-Pass Database Search. </w:t>
      </w:r>
      <w:r w:rsidRPr="00E22BAE">
        <w:rPr>
          <w:i/>
        </w:rPr>
        <w:t xml:space="preserve">J Proteome Res </w:t>
      </w:r>
      <w:r w:rsidRPr="00E22BAE">
        <w:rPr>
          <w:b/>
        </w:rPr>
        <w:t>2015,</w:t>
      </w:r>
      <w:r w:rsidRPr="00E22BAE">
        <w:t xml:space="preserve"> </w:t>
      </w:r>
      <w:r w:rsidRPr="00E22BAE">
        <w:rPr>
          <w:i/>
        </w:rPr>
        <w:t>14</w:t>
      </w:r>
      <w:r w:rsidRPr="00E22BAE">
        <w:t xml:space="preserve"> (11), 4714-20.</w:t>
      </w:r>
    </w:p>
    <w:p w14:paraId="62113850" w14:textId="77777777" w:rsidR="00E22BAE" w:rsidRPr="00E22BAE" w:rsidRDefault="00E22BAE" w:rsidP="00E22BAE">
      <w:pPr>
        <w:pStyle w:val="EndNoteBibliography"/>
      </w:pPr>
      <w:r w:rsidRPr="00E22BAE">
        <w:t>10.</w:t>
      </w:r>
      <w:r w:rsidRPr="00E22BAE">
        <w:tab/>
        <w:t xml:space="preserve">Cesnik, A. J.; Shortreed, M. R.; Sheynkman, G. M.; Frey, B. L.; Smith, L. M., Human Proteomic Variation Revealed by Combining RNA-Seq Proteogenomics and Global Post-Translational Modification (G-PTM) Search Strategy. </w:t>
      </w:r>
      <w:r w:rsidRPr="00E22BAE">
        <w:rPr>
          <w:i/>
        </w:rPr>
        <w:t xml:space="preserve">J Proteome Res </w:t>
      </w:r>
      <w:r w:rsidRPr="00E22BAE">
        <w:rPr>
          <w:b/>
        </w:rPr>
        <w:t>2016,</w:t>
      </w:r>
      <w:r w:rsidRPr="00E22BAE">
        <w:t xml:space="preserve"> </w:t>
      </w:r>
      <w:r w:rsidRPr="00E22BAE">
        <w:rPr>
          <w:i/>
        </w:rPr>
        <w:t>15</w:t>
      </w:r>
      <w:r w:rsidRPr="00E22BAE">
        <w:t xml:space="preserve"> (3), 800-8.</w:t>
      </w:r>
    </w:p>
    <w:p w14:paraId="0DD098B4" w14:textId="5F9C1811" w:rsidR="009C6450" w:rsidRDefault="006B1316" w:rsidP="00CB15DA">
      <w:r>
        <w:fldChar w:fldCharType="end"/>
      </w:r>
    </w:p>
    <w:sectPr w:rsidR="009C64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item&gt;11&lt;/item&gt;&lt;item&gt;12&lt;/item&gt;&lt;item&gt;13&lt;/item&gt;&lt;/record-ids&gt;&lt;/item&gt;&lt;/Libraries&gt;"/>
  </w:docVars>
  <w:rsids>
    <w:rsidRoot w:val="004C7B57"/>
    <w:rsid w:val="000000C6"/>
    <w:rsid w:val="00002972"/>
    <w:rsid w:val="000031E7"/>
    <w:rsid w:val="000053CC"/>
    <w:rsid w:val="00005425"/>
    <w:rsid w:val="00013BF3"/>
    <w:rsid w:val="00014790"/>
    <w:rsid w:val="000162BF"/>
    <w:rsid w:val="00020216"/>
    <w:rsid w:val="000240C5"/>
    <w:rsid w:val="00025914"/>
    <w:rsid w:val="00033C9F"/>
    <w:rsid w:val="000353F0"/>
    <w:rsid w:val="00035EC3"/>
    <w:rsid w:val="0003682F"/>
    <w:rsid w:val="0004544B"/>
    <w:rsid w:val="00047018"/>
    <w:rsid w:val="000619A0"/>
    <w:rsid w:val="00063E2D"/>
    <w:rsid w:val="00066CA7"/>
    <w:rsid w:val="00070D7C"/>
    <w:rsid w:val="000751DC"/>
    <w:rsid w:val="00077B8F"/>
    <w:rsid w:val="000810FA"/>
    <w:rsid w:val="0008325F"/>
    <w:rsid w:val="00085A9C"/>
    <w:rsid w:val="0008616A"/>
    <w:rsid w:val="00087AEB"/>
    <w:rsid w:val="00090C48"/>
    <w:rsid w:val="00090D12"/>
    <w:rsid w:val="00093CA2"/>
    <w:rsid w:val="00095A62"/>
    <w:rsid w:val="000965E2"/>
    <w:rsid w:val="000A04AD"/>
    <w:rsid w:val="000A7A44"/>
    <w:rsid w:val="000B080D"/>
    <w:rsid w:val="000B13F4"/>
    <w:rsid w:val="000B261F"/>
    <w:rsid w:val="000B55E8"/>
    <w:rsid w:val="000C04B3"/>
    <w:rsid w:val="000C13FD"/>
    <w:rsid w:val="000C2691"/>
    <w:rsid w:val="000C6C06"/>
    <w:rsid w:val="000D3EB3"/>
    <w:rsid w:val="000D5247"/>
    <w:rsid w:val="000E3603"/>
    <w:rsid w:val="000E56ED"/>
    <w:rsid w:val="000E58A1"/>
    <w:rsid w:val="000E6C55"/>
    <w:rsid w:val="000E7C24"/>
    <w:rsid w:val="000F0503"/>
    <w:rsid w:val="000F25AB"/>
    <w:rsid w:val="000F74B5"/>
    <w:rsid w:val="00100FB7"/>
    <w:rsid w:val="00101DBE"/>
    <w:rsid w:val="00102DDF"/>
    <w:rsid w:val="00105788"/>
    <w:rsid w:val="00106BC6"/>
    <w:rsid w:val="00107695"/>
    <w:rsid w:val="0011096A"/>
    <w:rsid w:val="00112106"/>
    <w:rsid w:val="00112D14"/>
    <w:rsid w:val="00114F64"/>
    <w:rsid w:val="00114F8F"/>
    <w:rsid w:val="00117842"/>
    <w:rsid w:val="00117855"/>
    <w:rsid w:val="001200A4"/>
    <w:rsid w:val="00130CD4"/>
    <w:rsid w:val="00131018"/>
    <w:rsid w:val="0013369C"/>
    <w:rsid w:val="00133DC3"/>
    <w:rsid w:val="001340B5"/>
    <w:rsid w:val="001344CE"/>
    <w:rsid w:val="0013654B"/>
    <w:rsid w:val="001365A0"/>
    <w:rsid w:val="001368EC"/>
    <w:rsid w:val="001406CC"/>
    <w:rsid w:val="00142D4F"/>
    <w:rsid w:val="00143513"/>
    <w:rsid w:val="00143831"/>
    <w:rsid w:val="001438F7"/>
    <w:rsid w:val="00147CB0"/>
    <w:rsid w:val="00152956"/>
    <w:rsid w:val="00163378"/>
    <w:rsid w:val="00166B1B"/>
    <w:rsid w:val="00167130"/>
    <w:rsid w:val="001671E5"/>
    <w:rsid w:val="0016737E"/>
    <w:rsid w:val="0016791F"/>
    <w:rsid w:val="00171467"/>
    <w:rsid w:val="0017201E"/>
    <w:rsid w:val="00174043"/>
    <w:rsid w:val="001771DB"/>
    <w:rsid w:val="00177BCA"/>
    <w:rsid w:val="00180D23"/>
    <w:rsid w:val="00183DF4"/>
    <w:rsid w:val="001869E2"/>
    <w:rsid w:val="00187DD9"/>
    <w:rsid w:val="00190E98"/>
    <w:rsid w:val="00193409"/>
    <w:rsid w:val="00193838"/>
    <w:rsid w:val="00193F4E"/>
    <w:rsid w:val="00197FB9"/>
    <w:rsid w:val="001A3092"/>
    <w:rsid w:val="001A326A"/>
    <w:rsid w:val="001A3954"/>
    <w:rsid w:val="001A44D4"/>
    <w:rsid w:val="001A52B2"/>
    <w:rsid w:val="001A793F"/>
    <w:rsid w:val="001B0453"/>
    <w:rsid w:val="001B137B"/>
    <w:rsid w:val="001B382D"/>
    <w:rsid w:val="001B483B"/>
    <w:rsid w:val="001B5D90"/>
    <w:rsid w:val="001B6489"/>
    <w:rsid w:val="001B6B46"/>
    <w:rsid w:val="001B6FBF"/>
    <w:rsid w:val="001B7585"/>
    <w:rsid w:val="001B7BD9"/>
    <w:rsid w:val="001C1EC8"/>
    <w:rsid w:val="001C5C76"/>
    <w:rsid w:val="001D127D"/>
    <w:rsid w:val="001D4269"/>
    <w:rsid w:val="001D7322"/>
    <w:rsid w:val="001E2917"/>
    <w:rsid w:val="001E434A"/>
    <w:rsid w:val="001E56C6"/>
    <w:rsid w:val="001E7C37"/>
    <w:rsid w:val="001F13EF"/>
    <w:rsid w:val="001F3AAB"/>
    <w:rsid w:val="001F7147"/>
    <w:rsid w:val="002037A5"/>
    <w:rsid w:val="00204C75"/>
    <w:rsid w:val="002069B9"/>
    <w:rsid w:val="00213A5D"/>
    <w:rsid w:val="00213AF2"/>
    <w:rsid w:val="00221957"/>
    <w:rsid w:val="00223D5A"/>
    <w:rsid w:val="00224486"/>
    <w:rsid w:val="00225C4C"/>
    <w:rsid w:val="00227FF8"/>
    <w:rsid w:val="00232001"/>
    <w:rsid w:val="00236B0E"/>
    <w:rsid w:val="00236F58"/>
    <w:rsid w:val="00237A41"/>
    <w:rsid w:val="00242199"/>
    <w:rsid w:val="00244696"/>
    <w:rsid w:val="00253D21"/>
    <w:rsid w:val="002555C4"/>
    <w:rsid w:val="00256C25"/>
    <w:rsid w:val="00263EEA"/>
    <w:rsid w:val="002723AC"/>
    <w:rsid w:val="00276CAA"/>
    <w:rsid w:val="00277342"/>
    <w:rsid w:val="00290E3F"/>
    <w:rsid w:val="002978EE"/>
    <w:rsid w:val="002A3C4B"/>
    <w:rsid w:val="002A4483"/>
    <w:rsid w:val="002B2D68"/>
    <w:rsid w:val="002B3DF5"/>
    <w:rsid w:val="002B470A"/>
    <w:rsid w:val="002B5222"/>
    <w:rsid w:val="002C0AB0"/>
    <w:rsid w:val="002C0F6E"/>
    <w:rsid w:val="002C499A"/>
    <w:rsid w:val="002C5828"/>
    <w:rsid w:val="002D2C2F"/>
    <w:rsid w:val="002D30E9"/>
    <w:rsid w:val="002D3D19"/>
    <w:rsid w:val="002D416E"/>
    <w:rsid w:val="002D7921"/>
    <w:rsid w:val="002E2233"/>
    <w:rsid w:val="002E2336"/>
    <w:rsid w:val="002E6D99"/>
    <w:rsid w:val="002F0C88"/>
    <w:rsid w:val="002F195E"/>
    <w:rsid w:val="002F3565"/>
    <w:rsid w:val="002F3AB3"/>
    <w:rsid w:val="002F56F4"/>
    <w:rsid w:val="003027E6"/>
    <w:rsid w:val="00302CC5"/>
    <w:rsid w:val="00305BD3"/>
    <w:rsid w:val="00305C35"/>
    <w:rsid w:val="00312A1E"/>
    <w:rsid w:val="0031557B"/>
    <w:rsid w:val="00315FA4"/>
    <w:rsid w:val="00316C1F"/>
    <w:rsid w:val="00324BDC"/>
    <w:rsid w:val="003310AA"/>
    <w:rsid w:val="003404D6"/>
    <w:rsid w:val="00345845"/>
    <w:rsid w:val="00347835"/>
    <w:rsid w:val="0035166A"/>
    <w:rsid w:val="00354A6B"/>
    <w:rsid w:val="00354BF4"/>
    <w:rsid w:val="00355E89"/>
    <w:rsid w:val="00360609"/>
    <w:rsid w:val="00361505"/>
    <w:rsid w:val="0036288B"/>
    <w:rsid w:val="00362D30"/>
    <w:rsid w:val="0036470D"/>
    <w:rsid w:val="0036672C"/>
    <w:rsid w:val="00367422"/>
    <w:rsid w:val="003832E0"/>
    <w:rsid w:val="00386D04"/>
    <w:rsid w:val="003879D2"/>
    <w:rsid w:val="003901AC"/>
    <w:rsid w:val="00390B48"/>
    <w:rsid w:val="00396897"/>
    <w:rsid w:val="00396D80"/>
    <w:rsid w:val="003A0DB4"/>
    <w:rsid w:val="003A241D"/>
    <w:rsid w:val="003A29EC"/>
    <w:rsid w:val="003A40EB"/>
    <w:rsid w:val="003A60CA"/>
    <w:rsid w:val="003A67BC"/>
    <w:rsid w:val="003A71E0"/>
    <w:rsid w:val="003A7C2C"/>
    <w:rsid w:val="003B3101"/>
    <w:rsid w:val="003B6EF8"/>
    <w:rsid w:val="003C0949"/>
    <w:rsid w:val="003C0F6A"/>
    <w:rsid w:val="003C5D59"/>
    <w:rsid w:val="003C66B5"/>
    <w:rsid w:val="003C6A4E"/>
    <w:rsid w:val="003C70B9"/>
    <w:rsid w:val="003D1BB4"/>
    <w:rsid w:val="003D2AC3"/>
    <w:rsid w:val="003D5BBE"/>
    <w:rsid w:val="003E1CCD"/>
    <w:rsid w:val="003E50F0"/>
    <w:rsid w:val="003E59B5"/>
    <w:rsid w:val="003E7A9C"/>
    <w:rsid w:val="003F0AAC"/>
    <w:rsid w:val="003F2E41"/>
    <w:rsid w:val="003F305B"/>
    <w:rsid w:val="003F35A8"/>
    <w:rsid w:val="003F6D68"/>
    <w:rsid w:val="003F6F1F"/>
    <w:rsid w:val="003F7DFE"/>
    <w:rsid w:val="003F7F1B"/>
    <w:rsid w:val="00400B1F"/>
    <w:rsid w:val="00404B85"/>
    <w:rsid w:val="00411CD2"/>
    <w:rsid w:val="00412F68"/>
    <w:rsid w:val="00420586"/>
    <w:rsid w:val="00421C1A"/>
    <w:rsid w:val="00423A68"/>
    <w:rsid w:val="0042503A"/>
    <w:rsid w:val="004270C5"/>
    <w:rsid w:val="00427307"/>
    <w:rsid w:val="00427EC1"/>
    <w:rsid w:val="00430E6B"/>
    <w:rsid w:val="00430EA3"/>
    <w:rsid w:val="00430EBD"/>
    <w:rsid w:val="00432174"/>
    <w:rsid w:val="004340D0"/>
    <w:rsid w:val="004341F2"/>
    <w:rsid w:val="00452022"/>
    <w:rsid w:val="00452152"/>
    <w:rsid w:val="00453877"/>
    <w:rsid w:val="0045550F"/>
    <w:rsid w:val="00455F1B"/>
    <w:rsid w:val="00461078"/>
    <w:rsid w:val="00464860"/>
    <w:rsid w:val="0046486C"/>
    <w:rsid w:val="0046624B"/>
    <w:rsid w:val="00467355"/>
    <w:rsid w:val="00467567"/>
    <w:rsid w:val="00485179"/>
    <w:rsid w:val="00491506"/>
    <w:rsid w:val="004918BA"/>
    <w:rsid w:val="00491C41"/>
    <w:rsid w:val="004A0B4B"/>
    <w:rsid w:val="004B3EB7"/>
    <w:rsid w:val="004B4EA5"/>
    <w:rsid w:val="004B732A"/>
    <w:rsid w:val="004C1738"/>
    <w:rsid w:val="004C1C20"/>
    <w:rsid w:val="004C2B3D"/>
    <w:rsid w:val="004C37F8"/>
    <w:rsid w:val="004C7B57"/>
    <w:rsid w:val="004C7F1D"/>
    <w:rsid w:val="004D23F4"/>
    <w:rsid w:val="004D249A"/>
    <w:rsid w:val="004D256B"/>
    <w:rsid w:val="004D2D9D"/>
    <w:rsid w:val="004E029C"/>
    <w:rsid w:val="004E206C"/>
    <w:rsid w:val="004E4A6B"/>
    <w:rsid w:val="004E4FB2"/>
    <w:rsid w:val="004E59C9"/>
    <w:rsid w:val="004E67C9"/>
    <w:rsid w:val="004E68A9"/>
    <w:rsid w:val="004F2116"/>
    <w:rsid w:val="004F236C"/>
    <w:rsid w:val="004F315E"/>
    <w:rsid w:val="004F31CC"/>
    <w:rsid w:val="004F673C"/>
    <w:rsid w:val="004F74EF"/>
    <w:rsid w:val="00500690"/>
    <w:rsid w:val="00500A6B"/>
    <w:rsid w:val="00501E95"/>
    <w:rsid w:val="00505BF4"/>
    <w:rsid w:val="00523B84"/>
    <w:rsid w:val="005255DB"/>
    <w:rsid w:val="00526578"/>
    <w:rsid w:val="00527BA4"/>
    <w:rsid w:val="005402BB"/>
    <w:rsid w:val="005431DB"/>
    <w:rsid w:val="005455D4"/>
    <w:rsid w:val="00546E15"/>
    <w:rsid w:val="00547CCA"/>
    <w:rsid w:val="00552C78"/>
    <w:rsid w:val="00554029"/>
    <w:rsid w:val="0055548D"/>
    <w:rsid w:val="00556B47"/>
    <w:rsid w:val="00560C54"/>
    <w:rsid w:val="00562CCB"/>
    <w:rsid w:val="00564F98"/>
    <w:rsid w:val="0056589E"/>
    <w:rsid w:val="00565968"/>
    <w:rsid w:val="0056742F"/>
    <w:rsid w:val="00570F9C"/>
    <w:rsid w:val="0057200A"/>
    <w:rsid w:val="005738C4"/>
    <w:rsid w:val="00574CD4"/>
    <w:rsid w:val="0057698D"/>
    <w:rsid w:val="00581D94"/>
    <w:rsid w:val="00582CE0"/>
    <w:rsid w:val="005834BD"/>
    <w:rsid w:val="00583D01"/>
    <w:rsid w:val="00585A34"/>
    <w:rsid w:val="00585D4E"/>
    <w:rsid w:val="005950C8"/>
    <w:rsid w:val="0059702F"/>
    <w:rsid w:val="00597E70"/>
    <w:rsid w:val="005A08EF"/>
    <w:rsid w:val="005A1E76"/>
    <w:rsid w:val="005A3026"/>
    <w:rsid w:val="005A6D94"/>
    <w:rsid w:val="005A6E2F"/>
    <w:rsid w:val="005B0EC3"/>
    <w:rsid w:val="005C215F"/>
    <w:rsid w:val="005C50E8"/>
    <w:rsid w:val="005D04C5"/>
    <w:rsid w:val="005D5D2A"/>
    <w:rsid w:val="005D7177"/>
    <w:rsid w:val="005D788C"/>
    <w:rsid w:val="005E0EFE"/>
    <w:rsid w:val="005E1874"/>
    <w:rsid w:val="005E1B25"/>
    <w:rsid w:val="005E5DC6"/>
    <w:rsid w:val="005F4261"/>
    <w:rsid w:val="005F7D53"/>
    <w:rsid w:val="005F7FCC"/>
    <w:rsid w:val="006007DB"/>
    <w:rsid w:val="00602300"/>
    <w:rsid w:val="0060400A"/>
    <w:rsid w:val="00604412"/>
    <w:rsid w:val="006053B8"/>
    <w:rsid w:val="00611EDA"/>
    <w:rsid w:val="00621943"/>
    <w:rsid w:val="006223B7"/>
    <w:rsid w:val="00622A12"/>
    <w:rsid w:val="0062391D"/>
    <w:rsid w:val="00623C06"/>
    <w:rsid w:val="00627FE6"/>
    <w:rsid w:val="00630FDE"/>
    <w:rsid w:val="006330E7"/>
    <w:rsid w:val="006355F6"/>
    <w:rsid w:val="0063614C"/>
    <w:rsid w:val="00636255"/>
    <w:rsid w:val="00640202"/>
    <w:rsid w:val="00642AA7"/>
    <w:rsid w:val="00645FA9"/>
    <w:rsid w:val="006465BB"/>
    <w:rsid w:val="006475CE"/>
    <w:rsid w:val="00650BAC"/>
    <w:rsid w:val="006541F3"/>
    <w:rsid w:val="006563F1"/>
    <w:rsid w:val="0065682F"/>
    <w:rsid w:val="006610FE"/>
    <w:rsid w:val="00666325"/>
    <w:rsid w:val="00666895"/>
    <w:rsid w:val="006675DF"/>
    <w:rsid w:val="00671E16"/>
    <w:rsid w:val="006812CD"/>
    <w:rsid w:val="0068358F"/>
    <w:rsid w:val="006909B1"/>
    <w:rsid w:val="006978B2"/>
    <w:rsid w:val="00697B95"/>
    <w:rsid w:val="00697C47"/>
    <w:rsid w:val="006A217C"/>
    <w:rsid w:val="006A3537"/>
    <w:rsid w:val="006A587D"/>
    <w:rsid w:val="006A5B10"/>
    <w:rsid w:val="006B09AA"/>
    <w:rsid w:val="006B1316"/>
    <w:rsid w:val="006B294D"/>
    <w:rsid w:val="006B606A"/>
    <w:rsid w:val="006B60B4"/>
    <w:rsid w:val="006B64C8"/>
    <w:rsid w:val="006B69A0"/>
    <w:rsid w:val="006B7A6E"/>
    <w:rsid w:val="006C0D37"/>
    <w:rsid w:val="006C7881"/>
    <w:rsid w:val="006D190A"/>
    <w:rsid w:val="006D7319"/>
    <w:rsid w:val="006E10F7"/>
    <w:rsid w:val="006E1B37"/>
    <w:rsid w:val="006E2F07"/>
    <w:rsid w:val="006E3FBD"/>
    <w:rsid w:val="006E5CB6"/>
    <w:rsid w:val="006E6A16"/>
    <w:rsid w:val="006F1022"/>
    <w:rsid w:val="006F1DE8"/>
    <w:rsid w:val="006F36A7"/>
    <w:rsid w:val="006F5310"/>
    <w:rsid w:val="006F64A8"/>
    <w:rsid w:val="00702A25"/>
    <w:rsid w:val="00706C51"/>
    <w:rsid w:val="0070718B"/>
    <w:rsid w:val="00707EB4"/>
    <w:rsid w:val="0071293F"/>
    <w:rsid w:val="0071599C"/>
    <w:rsid w:val="0072068E"/>
    <w:rsid w:val="00731B43"/>
    <w:rsid w:val="007431CA"/>
    <w:rsid w:val="00744A3A"/>
    <w:rsid w:val="00746AF9"/>
    <w:rsid w:val="00747DA1"/>
    <w:rsid w:val="0075120A"/>
    <w:rsid w:val="00752BAE"/>
    <w:rsid w:val="00753CB2"/>
    <w:rsid w:val="00754A0A"/>
    <w:rsid w:val="00757DDE"/>
    <w:rsid w:val="007601C3"/>
    <w:rsid w:val="00761650"/>
    <w:rsid w:val="0076310C"/>
    <w:rsid w:val="007672D6"/>
    <w:rsid w:val="00767876"/>
    <w:rsid w:val="00770464"/>
    <w:rsid w:val="00770477"/>
    <w:rsid w:val="007753F5"/>
    <w:rsid w:val="00776B78"/>
    <w:rsid w:val="0078015D"/>
    <w:rsid w:val="00780809"/>
    <w:rsid w:val="00781347"/>
    <w:rsid w:val="00781C6C"/>
    <w:rsid w:val="0078244D"/>
    <w:rsid w:val="00783318"/>
    <w:rsid w:val="00793065"/>
    <w:rsid w:val="00796673"/>
    <w:rsid w:val="007A360C"/>
    <w:rsid w:val="007A36B3"/>
    <w:rsid w:val="007A4A01"/>
    <w:rsid w:val="007A51E5"/>
    <w:rsid w:val="007A6CB1"/>
    <w:rsid w:val="007A7D35"/>
    <w:rsid w:val="007A7F35"/>
    <w:rsid w:val="007B39F6"/>
    <w:rsid w:val="007C0CEF"/>
    <w:rsid w:val="007C24F3"/>
    <w:rsid w:val="007C2969"/>
    <w:rsid w:val="007C6438"/>
    <w:rsid w:val="007C6A38"/>
    <w:rsid w:val="007D2024"/>
    <w:rsid w:val="007D7987"/>
    <w:rsid w:val="007D7BE1"/>
    <w:rsid w:val="007E05D3"/>
    <w:rsid w:val="007E41C9"/>
    <w:rsid w:val="007F295A"/>
    <w:rsid w:val="007F4AF6"/>
    <w:rsid w:val="00807709"/>
    <w:rsid w:val="0080796B"/>
    <w:rsid w:val="00807E9A"/>
    <w:rsid w:val="00811C0B"/>
    <w:rsid w:val="00811FB2"/>
    <w:rsid w:val="00812253"/>
    <w:rsid w:val="008170DE"/>
    <w:rsid w:val="00817F52"/>
    <w:rsid w:val="00822C8D"/>
    <w:rsid w:val="0082567A"/>
    <w:rsid w:val="00826490"/>
    <w:rsid w:val="008270B9"/>
    <w:rsid w:val="008300BC"/>
    <w:rsid w:val="00833D86"/>
    <w:rsid w:val="00847D7F"/>
    <w:rsid w:val="0085130C"/>
    <w:rsid w:val="00851E2E"/>
    <w:rsid w:val="00851F13"/>
    <w:rsid w:val="00856D4E"/>
    <w:rsid w:val="0086115D"/>
    <w:rsid w:val="00864033"/>
    <w:rsid w:val="008654D3"/>
    <w:rsid w:val="00871D84"/>
    <w:rsid w:val="0087333D"/>
    <w:rsid w:val="00874C26"/>
    <w:rsid w:val="008758FE"/>
    <w:rsid w:val="00875D53"/>
    <w:rsid w:val="00876FFA"/>
    <w:rsid w:val="00880736"/>
    <w:rsid w:val="00882307"/>
    <w:rsid w:val="0088324A"/>
    <w:rsid w:val="008840B3"/>
    <w:rsid w:val="00887265"/>
    <w:rsid w:val="00890663"/>
    <w:rsid w:val="00890DDF"/>
    <w:rsid w:val="00896DA2"/>
    <w:rsid w:val="00897BD1"/>
    <w:rsid w:val="008A6CA0"/>
    <w:rsid w:val="008B450A"/>
    <w:rsid w:val="008C1FA0"/>
    <w:rsid w:val="008C3FE8"/>
    <w:rsid w:val="008C50B0"/>
    <w:rsid w:val="008C551D"/>
    <w:rsid w:val="008D1CA2"/>
    <w:rsid w:val="008D2080"/>
    <w:rsid w:val="008D3DB0"/>
    <w:rsid w:val="008D4F0F"/>
    <w:rsid w:val="008D5024"/>
    <w:rsid w:val="008D65E4"/>
    <w:rsid w:val="008E20BE"/>
    <w:rsid w:val="008E3DCD"/>
    <w:rsid w:val="008E45C3"/>
    <w:rsid w:val="008E550C"/>
    <w:rsid w:val="008E7E5D"/>
    <w:rsid w:val="008F10CD"/>
    <w:rsid w:val="008F2892"/>
    <w:rsid w:val="008F5A9D"/>
    <w:rsid w:val="00914D6E"/>
    <w:rsid w:val="0091740D"/>
    <w:rsid w:val="00917A51"/>
    <w:rsid w:val="00923EC5"/>
    <w:rsid w:val="009257E7"/>
    <w:rsid w:val="00926E8D"/>
    <w:rsid w:val="0093005E"/>
    <w:rsid w:val="00930147"/>
    <w:rsid w:val="00930915"/>
    <w:rsid w:val="009309A7"/>
    <w:rsid w:val="00931EC5"/>
    <w:rsid w:val="00934A05"/>
    <w:rsid w:val="00934DA3"/>
    <w:rsid w:val="00937FA5"/>
    <w:rsid w:val="009439C0"/>
    <w:rsid w:val="00946AA3"/>
    <w:rsid w:val="00947B68"/>
    <w:rsid w:val="00950B2A"/>
    <w:rsid w:val="00950D1C"/>
    <w:rsid w:val="009535DF"/>
    <w:rsid w:val="00954A81"/>
    <w:rsid w:val="00955E18"/>
    <w:rsid w:val="009606B0"/>
    <w:rsid w:val="00967AD1"/>
    <w:rsid w:val="00970D24"/>
    <w:rsid w:val="00975346"/>
    <w:rsid w:val="00975441"/>
    <w:rsid w:val="009770BB"/>
    <w:rsid w:val="00977C64"/>
    <w:rsid w:val="00977DC4"/>
    <w:rsid w:val="00980D7C"/>
    <w:rsid w:val="0098341E"/>
    <w:rsid w:val="00991A24"/>
    <w:rsid w:val="00993D3C"/>
    <w:rsid w:val="00995479"/>
    <w:rsid w:val="009976D6"/>
    <w:rsid w:val="009A06F7"/>
    <w:rsid w:val="009A0896"/>
    <w:rsid w:val="009B0935"/>
    <w:rsid w:val="009B16B7"/>
    <w:rsid w:val="009B3146"/>
    <w:rsid w:val="009B37E4"/>
    <w:rsid w:val="009B5642"/>
    <w:rsid w:val="009B69B2"/>
    <w:rsid w:val="009C0D35"/>
    <w:rsid w:val="009C0F6D"/>
    <w:rsid w:val="009C6450"/>
    <w:rsid w:val="009D0002"/>
    <w:rsid w:val="009D0E5C"/>
    <w:rsid w:val="009D2CDB"/>
    <w:rsid w:val="009D2D58"/>
    <w:rsid w:val="009D4316"/>
    <w:rsid w:val="009D6EA6"/>
    <w:rsid w:val="009E3473"/>
    <w:rsid w:val="009E50DA"/>
    <w:rsid w:val="009E5A04"/>
    <w:rsid w:val="009E79CC"/>
    <w:rsid w:val="009F03D9"/>
    <w:rsid w:val="009F2806"/>
    <w:rsid w:val="009F4F13"/>
    <w:rsid w:val="009F5B1B"/>
    <w:rsid w:val="009F5F82"/>
    <w:rsid w:val="009F659F"/>
    <w:rsid w:val="009F7D04"/>
    <w:rsid w:val="00A00EE7"/>
    <w:rsid w:val="00A02B7D"/>
    <w:rsid w:val="00A038B6"/>
    <w:rsid w:val="00A0394C"/>
    <w:rsid w:val="00A040CB"/>
    <w:rsid w:val="00A066B7"/>
    <w:rsid w:val="00A124D3"/>
    <w:rsid w:val="00A13B99"/>
    <w:rsid w:val="00A21691"/>
    <w:rsid w:val="00A2371D"/>
    <w:rsid w:val="00A26B3B"/>
    <w:rsid w:val="00A26D74"/>
    <w:rsid w:val="00A4013F"/>
    <w:rsid w:val="00A41367"/>
    <w:rsid w:val="00A46844"/>
    <w:rsid w:val="00A47086"/>
    <w:rsid w:val="00A472ED"/>
    <w:rsid w:val="00A51DD3"/>
    <w:rsid w:val="00A520F9"/>
    <w:rsid w:val="00A54738"/>
    <w:rsid w:val="00A55425"/>
    <w:rsid w:val="00A6136D"/>
    <w:rsid w:val="00A6218E"/>
    <w:rsid w:val="00A634ED"/>
    <w:rsid w:val="00A63B0D"/>
    <w:rsid w:val="00A6406C"/>
    <w:rsid w:val="00A661AC"/>
    <w:rsid w:val="00A76D35"/>
    <w:rsid w:val="00A77601"/>
    <w:rsid w:val="00A805D7"/>
    <w:rsid w:val="00A80648"/>
    <w:rsid w:val="00A81024"/>
    <w:rsid w:val="00A8350E"/>
    <w:rsid w:val="00A83653"/>
    <w:rsid w:val="00A85FEE"/>
    <w:rsid w:val="00A874BA"/>
    <w:rsid w:val="00A94017"/>
    <w:rsid w:val="00A9500F"/>
    <w:rsid w:val="00A95328"/>
    <w:rsid w:val="00A963D1"/>
    <w:rsid w:val="00AA3048"/>
    <w:rsid w:val="00AB018A"/>
    <w:rsid w:val="00AB0E35"/>
    <w:rsid w:val="00AB6B0E"/>
    <w:rsid w:val="00AC3BCA"/>
    <w:rsid w:val="00AC5983"/>
    <w:rsid w:val="00AC6C6B"/>
    <w:rsid w:val="00AD1535"/>
    <w:rsid w:val="00AD21BD"/>
    <w:rsid w:val="00AD7EC9"/>
    <w:rsid w:val="00AE14CB"/>
    <w:rsid w:val="00AE21A6"/>
    <w:rsid w:val="00AE24B4"/>
    <w:rsid w:val="00AE71E7"/>
    <w:rsid w:val="00AF2B84"/>
    <w:rsid w:val="00AF3C88"/>
    <w:rsid w:val="00AF58B5"/>
    <w:rsid w:val="00AF7F6D"/>
    <w:rsid w:val="00B00855"/>
    <w:rsid w:val="00B00CB6"/>
    <w:rsid w:val="00B0105D"/>
    <w:rsid w:val="00B035D5"/>
    <w:rsid w:val="00B04BCF"/>
    <w:rsid w:val="00B04C72"/>
    <w:rsid w:val="00B10931"/>
    <w:rsid w:val="00B10E3F"/>
    <w:rsid w:val="00B15B97"/>
    <w:rsid w:val="00B26C10"/>
    <w:rsid w:val="00B27DAA"/>
    <w:rsid w:val="00B30421"/>
    <w:rsid w:val="00B31E33"/>
    <w:rsid w:val="00B342B8"/>
    <w:rsid w:val="00B3587A"/>
    <w:rsid w:val="00B3786D"/>
    <w:rsid w:val="00B5459D"/>
    <w:rsid w:val="00B54EBD"/>
    <w:rsid w:val="00B62FC7"/>
    <w:rsid w:val="00B678B9"/>
    <w:rsid w:val="00B74029"/>
    <w:rsid w:val="00B74D4F"/>
    <w:rsid w:val="00B7718F"/>
    <w:rsid w:val="00B83161"/>
    <w:rsid w:val="00B8382F"/>
    <w:rsid w:val="00B83B8C"/>
    <w:rsid w:val="00B86E11"/>
    <w:rsid w:val="00B87314"/>
    <w:rsid w:val="00B91A18"/>
    <w:rsid w:val="00B95D39"/>
    <w:rsid w:val="00B96B63"/>
    <w:rsid w:val="00B97EF4"/>
    <w:rsid w:val="00BA0CD0"/>
    <w:rsid w:val="00BA13C6"/>
    <w:rsid w:val="00BA2AF0"/>
    <w:rsid w:val="00BA3E36"/>
    <w:rsid w:val="00BA58E1"/>
    <w:rsid w:val="00BA7E63"/>
    <w:rsid w:val="00BB005B"/>
    <w:rsid w:val="00BB2B42"/>
    <w:rsid w:val="00BB3E37"/>
    <w:rsid w:val="00BB626D"/>
    <w:rsid w:val="00BC1341"/>
    <w:rsid w:val="00BC5034"/>
    <w:rsid w:val="00BC72CA"/>
    <w:rsid w:val="00BC7F8E"/>
    <w:rsid w:val="00BC7FAD"/>
    <w:rsid w:val="00BD2874"/>
    <w:rsid w:val="00BD4B6B"/>
    <w:rsid w:val="00BE0809"/>
    <w:rsid w:val="00BE0ED2"/>
    <w:rsid w:val="00BE241F"/>
    <w:rsid w:val="00BE3885"/>
    <w:rsid w:val="00BE545E"/>
    <w:rsid w:val="00BE7231"/>
    <w:rsid w:val="00BE7D98"/>
    <w:rsid w:val="00BF3C77"/>
    <w:rsid w:val="00BF5EA0"/>
    <w:rsid w:val="00BF7F73"/>
    <w:rsid w:val="00C03578"/>
    <w:rsid w:val="00C045C9"/>
    <w:rsid w:val="00C05A51"/>
    <w:rsid w:val="00C107CB"/>
    <w:rsid w:val="00C17470"/>
    <w:rsid w:val="00C17870"/>
    <w:rsid w:val="00C20966"/>
    <w:rsid w:val="00C245E2"/>
    <w:rsid w:val="00C25BD9"/>
    <w:rsid w:val="00C324B1"/>
    <w:rsid w:val="00C32A06"/>
    <w:rsid w:val="00C33726"/>
    <w:rsid w:val="00C352D1"/>
    <w:rsid w:val="00C53B08"/>
    <w:rsid w:val="00C61B70"/>
    <w:rsid w:val="00C621B5"/>
    <w:rsid w:val="00C62D28"/>
    <w:rsid w:val="00C63C45"/>
    <w:rsid w:val="00C65E88"/>
    <w:rsid w:val="00C67F1D"/>
    <w:rsid w:val="00C71F0D"/>
    <w:rsid w:val="00C726B2"/>
    <w:rsid w:val="00C7587D"/>
    <w:rsid w:val="00C84722"/>
    <w:rsid w:val="00C8707A"/>
    <w:rsid w:val="00C93510"/>
    <w:rsid w:val="00C93C2C"/>
    <w:rsid w:val="00CA0887"/>
    <w:rsid w:val="00CB0D8E"/>
    <w:rsid w:val="00CB15DA"/>
    <w:rsid w:val="00CB2BE5"/>
    <w:rsid w:val="00CB2C33"/>
    <w:rsid w:val="00CB695B"/>
    <w:rsid w:val="00CC099B"/>
    <w:rsid w:val="00CC0CD8"/>
    <w:rsid w:val="00CC179C"/>
    <w:rsid w:val="00CC35A7"/>
    <w:rsid w:val="00CC387B"/>
    <w:rsid w:val="00CC6EEA"/>
    <w:rsid w:val="00CC7B68"/>
    <w:rsid w:val="00CD1CC5"/>
    <w:rsid w:val="00CD3492"/>
    <w:rsid w:val="00CD459E"/>
    <w:rsid w:val="00CD73C4"/>
    <w:rsid w:val="00CE2482"/>
    <w:rsid w:val="00CE4AD7"/>
    <w:rsid w:val="00CE7028"/>
    <w:rsid w:val="00CE7904"/>
    <w:rsid w:val="00D07F96"/>
    <w:rsid w:val="00D1395E"/>
    <w:rsid w:val="00D14F5B"/>
    <w:rsid w:val="00D15C1A"/>
    <w:rsid w:val="00D178B8"/>
    <w:rsid w:val="00D233D6"/>
    <w:rsid w:val="00D24797"/>
    <w:rsid w:val="00D24D38"/>
    <w:rsid w:val="00D25A1B"/>
    <w:rsid w:val="00D25E57"/>
    <w:rsid w:val="00D27F16"/>
    <w:rsid w:val="00D315D5"/>
    <w:rsid w:val="00D32481"/>
    <w:rsid w:val="00D349C2"/>
    <w:rsid w:val="00D34E5D"/>
    <w:rsid w:val="00D35E1C"/>
    <w:rsid w:val="00D3674F"/>
    <w:rsid w:val="00D378F3"/>
    <w:rsid w:val="00D4032E"/>
    <w:rsid w:val="00D41771"/>
    <w:rsid w:val="00D44B33"/>
    <w:rsid w:val="00D4554F"/>
    <w:rsid w:val="00D5006E"/>
    <w:rsid w:val="00D55BF1"/>
    <w:rsid w:val="00D61910"/>
    <w:rsid w:val="00D61BC9"/>
    <w:rsid w:val="00D62488"/>
    <w:rsid w:val="00D6446B"/>
    <w:rsid w:val="00D70E8D"/>
    <w:rsid w:val="00D73BB8"/>
    <w:rsid w:val="00D8547D"/>
    <w:rsid w:val="00D9193A"/>
    <w:rsid w:val="00D935AF"/>
    <w:rsid w:val="00D93764"/>
    <w:rsid w:val="00D93FE4"/>
    <w:rsid w:val="00DA4E52"/>
    <w:rsid w:val="00DB4B9E"/>
    <w:rsid w:val="00DB59F8"/>
    <w:rsid w:val="00DC3113"/>
    <w:rsid w:val="00DC4825"/>
    <w:rsid w:val="00DC4954"/>
    <w:rsid w:val="00DC507C"/>
    <w:rsid w:val="00DC5147"/>
    <w:rsid w:val="00DC555F"/>
    <w:rsid w:val="00DC7B64"/>
    <w:rsid w:val="00DD278F"/>
    <w:rsid w:val="00DD3BA0"/>
    <w:rsid w:val="00DD5E6F"/>
    <w:rsid w:val="00DF3ABF"/>
    <w:rsid w:val="00DF6526"/>
    <w:rsid w:val="00DF6EE3"/>
    <w:rsid w:val="00E05F72"/>
    <w:rsid w:val="00E0714F"/>
    <w:rsid w:val="00E119E4"/>
    <w:rsid w:val="00E1202D"/>
    <w:rsid w:val="00E164DF"/>
    <w:rsid w:val="00E20CBC"/>
    <w:rsid w:val="00E22BAE"/>
    <w:rsid w:val="00E23E7B"/>
    <w:rsid w:val="00E31E16"/>
    <w:rsid w:val="00E37BB3"/>
    <w:rsid w:val="00E4370A"/>
    <w:rsid w:val="00E478DA"/>
    <w:rsid w:val="00E520B1"/>
    <w:rsid w:val="00E5459D"/>
    <w:rsid w:val="00E57D11"/>
    <w:rsid w:val="00E65402"/>
    <w:rsid w:val="00E66883"/>
    <w:rsid w:val="00E6780B"/>
    <w:rsid w:val="00E705D9"/>
    <w:rsid w:val="00E7250E"/>
    <w:rsid w:val="00E734D1"/>
    <w:rsid w:val="00E75C48"/>
    <w:rsid w:val="00E7675C"/>
    <w:rsid w:val="00E84B99"/>
    <w:rsid w:val="00E84D53"/>
    <w:rsid w:val="00E856C0"/>
    <w:rsid w:val="00E87749"/>
    <w:rsid w:val="00E87A0B"/>
    <w:rsid w:val="00E96C3B"/>
    <w:rsid w:val="00E97628"/>
    <w:rsid w:val="00EA1069"/>
    <w:rsid w:val="00EA67D3"/>
    <w:rsid w:val="00EB0E3F"/>
    <w:rsid w:val="00EB1EBD"/>
    <w:rsid w:val="00EC56B3"/>
    <w:rsid w:val="00EC79E8"/>
    <w:rsid w:val="00ED4C4E"/>
    <w:rsid w:val="00ED50FF"/>
    <w:rsid w:val="00EE0E12"/>
    <w:rsid w:val="00EE3F9F"/>
    <w:rsid w:val="00EE4215"/>
    <w:rsid w:val="00EE445C"/>
    <w:rsid w:val="00EE7EB0"/>
    <w:rsid w:val="00EE7EC9"/>
    <w:rsid w:val="00EF0279"/>
    <w:rsid w:val="00EF51CF"/>
    <w:rsid w:val="00EF6393"/>
    <w:rsid w:val="00EF678F"/>
    <w:rsid w:val="00EF74AC"/>
    <w:rsid w:val="00F00B1A"/>
    <w:rsid w:val="00F07C2C"/>
    <w:rsid w:val="00F10695"/>
    <w:rsid w:val="00F135EC"/>
    <w:rsid w:val="00F14609"/>
    <w:rsid w:val="00F23643"/>
    <w:rsid w:val="00F236F6"/>
    <w:rsid w:val="00F32C0F"/>
    <w:rsid w:val="00F333BB"/>
    <w:rsid w:val="00F344BB"/>
    <w:rsid w:val="00F40ADA"/>
    <w:rsid w:val="00F4448F"/>
    <w:rsid w:val="00F46223"/>
    <w:rsid w:val="00F55E51"/>
    <w:rsid w:val="00F56AC1"/>
    <w:rsid w:val="00F574B5"/>
    <w:rsid w:val="00F60705"/>
    <w:rsid w:val="00F61561"/>
    <w:rsid w:val="00F65EC8"/>
    <w:rsid w:val="00F67E13"/>
    <w:rsid w:val="00F72B66"/>
    <w:rsid w:val="00F765CE"/>
    <w:rsid w:val="00F80802"/>
    <w:rsid w:val="00F82F92"/>
    <w:rsid w:val="00F846EA"/>
    <w:rsid w:val="00F84FE5"/>
    <w:rsid w:val="00F85E05"/>
    <w:rsid w:val="00F85E7F"/>
    <w:rsid w:val="00F92E07"/>
    <w:rsid w:val="00F93F74"/>
    <w:rsid w:val="00F94787"/>
    <w:rsid w:val="00FA7080"/>
    <w:rsid w:val="00FB12C5"/>
    <w:rsid w:val="00FB3D15"/>
    <w:rsid w:val="00FB4164"/>
    <w:rsid w:val="00FC06DE"/>
    <w:rsid w:val="00FD09FB"/>
    <w:rsid w:val="00FD1EBB"/>
    <w:rsid w:val="00FD2622"/>
    <w:rsid w:val="00FD3B6C"/>
    <w:rsid w:val="00FD59BC"/>
    <w:rsid w:val="00FD6193"/>
    <w:rsid w:val="00FE08D3"/>
    <w:rsid w:val="00FE0E64"/>
    <w:rsid w:val="00FE214B"/>
    <w:rsid w:val="00FE4287"/>
    <w:rsid w:val="00FE48B6"/>
    <w:rsid w:val="00FE494C"/>
    <w:rsid w:val="00FF1185"/>
    <w:rsid w:val="00FF3F61"/>
    <w:rsid w:val="00FF5F6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C23A5"/>
  <w15:docId w15:val="{73D718DA-4EDF-4F99-80A1-2CED55D9C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 w:type="paragraph" w:styleId="NoSpacing">
    <w:name w:val="No Spacing"/>
    <w:uiPriority w:val="1"/>
    <w:qFormat/>
    <w:rsid w:val="003A7C2C"/>
    <w:pPr>
      <w:spacing w:after="0" w:line="240" w:lineRule="auto"/>
    </w:pPr>
  </w:style>
  <w:style w:type="character" w:styleId="FollowedHyperlink">
    <w:name w:val="FollowedHyperlink"/>
    <w:basedOn w:val="DefaultParagraphFont"/>
    <w:uiPriority w:val="99"/>
    <w:semiHidden/>
    <w:unhideWhenUsed/>
    <w:rsid w:val="008170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48091077">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 w:id="205311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hyperlink" Target="http://www.LloydSmithDatasets.com" TargetMode="External"/><Relationship Id="rId12" Type="http://schemas.openxmlformats.org/officeDocument/2006/relationships/chart" Target="charts/chart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smith-chem-wisc/mzCal" TargetMode="External"/><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stepa\Data\Mouse\Plots\aggregat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AF21-4F16-8305-4485B7907776}"/>
            </c:ext>
          </c:extLst>
        </c:ser>
        <c:ser>
          <c:idx val="1"/>
          <c:order val="1"/>
          <c:spPr>
            <a:ln w="19050" cap="rnd">
              <a:noFill/>
              <a:round/>
            </a:ln>
            <a:effectLst/>
          </c:spPr>
          <c:marker>
            <c:symbol val="none"/>
          </c:marker>
          <c:dLbls>
            <c:dLbl>
              <c:idx val="0"/>
              <c:tx>
                <c:rich>
                  <a:bodyPr/>
                  <a:lstStyle/>
                  <a:p>
                    <a:fld id="{18D04570-1D0D-4518-BEE2-F30606388B5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AF21-4F16-8305-4485B7907776}"/>
                </c:ext>
              </c:extLst>
            </c:dLbl>
            <c:dLbl>
              <c:idx val="1"/>
              <c:tx>
                <c:rich>
                  <a:bodyPr/>
                  <a:lstStyle/>
                  <a:p>
                    <a:fld id="{0BA94DF3-ABB9-4F8B-A854-2DB7267457B5}"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AF21-4F16-8305-4485B790777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AF21-4F16-8305-4485B7907776}"/>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EC64-40F9-A345-258EFBCCF4A5}"/>
            </c:ext>
          </c:extLst>
        </c:ser>
        <c:ser>
          <c:idx val="1"/>
          <c:order val="1"/>
          <c:spPr>
            <a:ln w="19050" cap="rnd">
              <a:noFill/>
              <a:round/>
            </a:ln>
            <a:effectLst/>
          </c:spPr>
          <c:marker>
            <c:symbol val="none"/>
          </c:marker>
          <c:dLbls>
            <c:dLbl>
              <c:idx val="0"/>
              <c:tx>
                <c:rich>
                  <a:bodyPr/>
                  <a:lstStyle/>
                  <a:p>
                    <a:fld id="{78F1D948-86B8-4D60-A7FD-7297DEE955CE}"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EC64-40F9-A345-258EFBCCF4A5}"/>
                </c:ext>
              </c:extLst>
            </c:dLbl>
            <c:dLbl>
              <c:idx val="1"/>
              <c:tx>
                <c:rich>
                  <a:bodyPr/>
                  <a:lstStyle/>
                  <a:p>
                    <a:fld id="{73C8DB23-0B60-428D-9A26-7A8AD2C56F35}"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EC64-40F9-A345-258EFBCCF4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EC64-40F9-A345-258EFBCCF4A5}"/>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941D-439E-B37A-A6EA45639C97}"/>
            </c:ext>
          </c:extLst>
        </c:ser>
        <c:ser>
          <c:idx val="1"/>
          <c:order val="1"/>
          <c:spPr>
            <a:ln w="19050" cap="rnd">
              <a:noFill/>
              <a:round/>
            </a:ln>
            <a:effectLst/>
          </c:spPr>
          <c:marker>
            <c:symbol val="none"/>
          </c:marker>
          <c:dLbls>
            <c:dLbl>
              <c:idx val="0"/>
              <c:tx>
                <c:rich>
                  <a:bodyPr/>
                  <a:lstStyle/>
                  <a:p>
                    <a:fld id="{F68A3914-8B23-4C27-A3A5-15DC913C1F69}"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41D-439E-B37A-A6EA45639C97}"/>
                </c:ext>
              </c:extLst>
            </c:dLbl>
            <c:dLbl>
              <c:idx val="1"/>
              <c:tx>
                <c:rich>
                  <a:bodyPr/>
                  <a:lstStyle/>
                  <a:p>
                    <a:fld id="{CE17C928-E87F-4AF2-966C-A17E3209199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41D-439E-B37A-A6EA45639C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41D-439E-B37A-A6EA45639C97}"/>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1AE9-48A9-A749-A8DAC2A78A21}"/>
            </c:ext>
          </c:extLst>
        </c:ser>
        <c:ser>
          <c:idx val="1"/>
          <c:order val="1"/>
          <c:spPr>
            <a:ln w="19050" cap="rnd">
              <a:noFill/>
              <a:round/>
            </a:ln>
            <a:effectLst/>
          </c:spPr>
          <c:marker>
            <c:symbol val="none"/>
          </c:marker>
          <c:dLbls>
            <c:dLbl>
              <c:idx val="0"/>
              <c:tx>
                <c:rich>
                  <a:bodyPr/>
                  <a:lstStyle/>
                  <a:p>
                    <a:fld id="{2DDFD1EF-B69B-43B8-A83E-16A887D663B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1AE9-48A9-A749-A8DAC2A78A21}"/>
                </c:ext>
              </c:extLst>
            </c:dLbl>
            <c:dLbl>
              <c:idx val="1"/>
              <c:tx>
                <c:rich>
                  <a:bodyPr/>
                  <a:lstStyle/>
                  <a:p>
                    <a:fld id="{48A367C4-5398-41D2-922A-B9ADC5FCC479}"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1AE9-48A9-A749-A8DAC2A78A2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1AE9-48A9-A749-A8DAC2A78A2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Mass</a:t>
            </a:r>
            <a:r>
              <a:rPr lang="en-US" sz="1000" baseline="0"/>
              <a:t> differences around 28 Dalton</a:t>
            </a:r>
            <a:endParaRPr lang="en-US"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strRef>
              <c:f>'At28'!$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73</c:f>
              <c:numCache>
                <c:formatCode>General</c:formatCode>
                <c:ptCount val="71"/>
                <c:pt idx="0">
                  <c:v>27.98592</c:v>
                </c:pt>
                <c:pt idx="1">
                  <c:v>27.986920000000001</c:v>
                </c:pt>
                <c:pt idx="2">
                  <c:v>27.987920000000003</c:v>
                </c:pt>
                <c:pt idx="3">
                  <c:v>27.988920000000004</c:v>
                </c:pt>
                <c:pt idx="4">
                  <c:v>27.989920000000005</c:v>
                </c:pt>
                <c:pt idx="5">
                  <c:v>27.990920000000006</c:v>
                </c:pt>
                <c:pt idx="6">
                  <c:v>27.991920000000007</c:v>
                </c:pt>
                <c:pt idx="7">
                  <c:v>27.992920000000009</c:v>
                </c:pt>
                <c:pt idx="8">
                  <c:v>27.99392000000001</c:v>
                </c:pt>
                <c:pt idx="9">
                  <c:v>27.994920000000011</c:v>
                </c:pt>
                <c:pt idx="10">
                  <c:v>27.995920000000012</c:v>
                </c:pt>
                <c:pt idx="11">
                  <c:v>27.996920000000014</c:v>
                </c:pt>
                <c:pt idx="12">
                  <c:v>27.997920000000015</c:v>
                </c:pt>
                <c:pt idx="13">
                  <c:v>27.998920000000016</c:v>
                </c:pt>
                <c:pt idx="14">
                  <c:v>27.999920000000017</c:v>
                </c:pt>
                <c:pt idx="15">
                  <c:v>28.000920000000018</c:v>
                </c:pt>
                <c:pt idx="16">
                  <c:v>28.00192000000002</c:v>
                </c:pt>
                <c:pt idx="17">
                  <c:v>28.002920000000021</c:v>
                </c:pt>
                <c:pt idx="18">
                  <c:v>28.003920000000022</c:v>
                </c:pt>
                <c:pt idx="19">
                  <c:v>28.004920000000023</c:v>
                </c:pt>
                <c:pt idx="20">
                  <c:v>28.005920000000025</c:v>
                </c:pt>
                <c:pt idx="21">
                  <c:v>28.006920000000026</c:v>
                </c:pt>
                <c:pt idx="22">
                  <c:v>28.007920000000027</c:v>
                </c:pt>
                <c:pt idx="23">
                  <c:v>28.008920000000028</c:v>
                </c:pt>
                <c:pt idx="24">
                  <c:v>28.009920000000029</c:v>
                </c:pt>
                <c:pt idx="25">
                  <c:v>28.010920000000031</c:v>
                </c:pt>
                <c:pt idx="26">
                  <c:v>28.011920000000032</c:v>
                </c:pt>
                <c:pt idx="27">
                  <c:v>28.012920000000033</c:v>
                </c:pt>
                <c:pt idx="28">
                  <c:v>28.013920000000034</c:v>
                </c:pt>
                <c:pt idx="29">
                  <c:v>28.014920000000036</c:v>
                </c:pt>
                <c:pt idx="30">
                  <c:v>28.015920000000037</c:v>
                </c:pt>
                <c:pt idx="31">
                  <c:v>28.016920000000038</c:v>
                </c:pt>
                <c:pt idx="32">
                  <c:v>28.017920000000039</c:v>
                </c:pt>
                <c:pt idx="33">
                  <c:v>28.01892000000004</c:v>
                </c:pt>
                <c:pt idx="34">
                  <c:v>28.019920000000042</c:v>
                </c:pt>
                <c:pt idx="35">
                  <c:v>28.020920000000043</c:v>
                </c:pt>
                <c:pt idx="36">
                  <c:v>28.021920000000044</c:v>
                </c:pt>
                <c:pt idx="37">
                  <c:v>28.022920000000045</c:v>
                </c:pt>
                <c:pt idx="38">
                  <c:v>28.023920000000047</c:v>
                </c:pt>
                <c:pt idx="39">
                  <c:v>28.024920000000048</c:v>
                </c:pt>
                <c:pt idx="40">
                  <c:v>28.025920000000049</c:v>
                </c:pt>
                <c:pt idx="41">
                  <c:v>28.02692000000005</c:v>
                </c:pt>
                <c:pt idx="42">
                  <c:v>28.027920000000051</c:v>
                </c:pt>
                <c:pt idx="43">
                  <c:v>28.028920000000053</c:v>
                </c:pt>
                <c:pt idx="44">
                  <c:v>28.029920000000054</c:v>
                </c:pt>
                <c:pt idx="45">
                  <c:v>28.030920000000055</c:v>
                </c:pt>
                <c:pt idx="46">
                  <c:v>28.031920000000056</c:v>
                </c:pt>
                <c:pt idx="47">
                  <c:v>28.032920000000058</c:v>
                </c:pt>
                <c:pt idx="48">
                  <c:v>28.033920000000059</c:v>
                </c:pt>
                <c:pt idx="49">
                  <c:v>28.03492000000006</c:v>
                </c:pt>
                <c:pt idx="50">
                  <c:v>28.035920000000061</c:v>
                </c:pt>
                <c:pt idx="51">
                  <c:v>28.036920000000062</c:v>
                </c:pt>
                <c:pt idx="52">
                  <c:v>28.037920000000064</c:v>
                </c:pt>
                <c:pt idx="53">
                  <c:v>28.038920000000065</c:v>
                </c:pt>
                <c:pt idx="54">
                  <c:v>28.039920000000066</c:v>
                </c:pt>
                <c:pt idx="55">
                  <c:v>28.040920000000067</c:v>
                </c:pt>
                <c:pt idx="56">
                  <c:v>28.041920000000069</c:v>
                </c:pt>
                <c:pt idx="57">
                  <c:v>28.04292000000007</c:v>
                </c:pt>
                <c:pt idx="58">
                  <c:v>28.043920000000071</c:v>
                </c:pt>
                <c:pt idx="59">
                  <c:v>28.044920000000072</c:v>
                </c:pt>
                <c:pt idx="60">
                  <c:v>28.045920000000073</c:v>
                </c:pt>
                <c:pt idx="61">
                  <c:v>28.046920000000075</c:v>
                </c:pt>
                <c:pt idx="62">
                  <c:v>28.047920000000076</c:v>
                </c:pt>
                <c:pt idx="63">
                  <c:v>28.048920000000077</c:v>
                </c:pt>
                <c:pt idx="64">
                  <c:v>28.049920000000078</c:v>
                </c:pt>
                <c:pt idx="65">
                  <c:v>28.05092000000008</c:v>
                </c:pt>
                <c:pt idx="66">
                  <c:v>28.051920000000081</c:v>
                </c:pt>
                <c:pt idx="67">
                  <c:v>28.052920000000082</c:v>
                </c:pt>
                <c:pt idx="68">
                  <c:v>28.053920000000083</c:v>
                </c:pt>
                <c:pt idx="69">
                  <c:v>28.054920000000084</c:v>
                </c:pt>
                <c:pt idx="70">
                  <c:v>28.055920000000086</c:v>
                </c:pt>
              </c:numCache>
            </c:numRef>
          </c:xVal>
          <c:yVal>
            <c:numRef>
              <c:f>'At28'!$C$3:$C$73</c:f>
              <c:numCache>
                <c:formatCode>General</c:formatCode>
                <c:ptCount val="71"/>
                <c:pt idx="0">
                  <c:v>0</c:v>
                </c:pt>
                <c:pt idx="1">
                  <c:v>1</c:v>
                </c:pt>
                <c:pt idx="2">
                  <c:v>2</c:v>
                </c:pt>
                <c:pt idx="3">
                  <c:v>2</c:v>
                </c:pt>
                <c:pt idx="4">
                  <c:v>4</c:v>
                </c:pt>
                <c:pt idx="5">
                  <c:v>3</c:v>
                </c:pt>
                <c:pt idx="6">
                  <c:v>5</c:v>
                </c:pt>
                <c:pt idx="7">
                  <c:v>10</c:v>
                </c:pt>
                <c:pt idx="8">
                  <c:v>44</c:v>
                </c:pt>
                <c:pt idx="9">
                  <c:v>56</c:v>
                </c:pt>
                <c:pt idx="10">
                  <c:v>20</c:v>
                </c:pt>
                <c:pt idx="11">
                  <c:v>8</c:v>
                </c:pt>
                <c:pt idx="12">
                  <c:v>2</c:v>
                </c:pt>
                <c:pt idx="13">
                  <c:v>2</c:v>
                </c:pt>
                <c:pt idx="14">
                  <c:v>1</c:v>
                </c:pt>
                <c:pt idx="15">
                  <c:v>1</c:v>
                </c:pt>
                <c:pt idx="16">
                  <c:v>1</c:v>
                </c:pt>
                <c:pt idx="17">
                  <c:v>1</c:v>
                </c:pt>
                <c:pt idx="18">
                  <c:v>1</c:v>
                </c:pt>
                <c:pt idx="19">
                  <c:v>3</c:v>
                </c:pt>
                <c:pt idx="20">
                  <c:v>0</c:v>
                </c:pt>
                <c:pt idx="21">
                  <c:v>2</c:v>
                </c:pt>
                <c:pt idx="22">
                  <c:v>0</c:v>
                </c:pt>
                <c:pt idx="23">
                  <c:v>0</c:v>
                </c:pt>
                <c:pt idx="24">
                  <c:v>1</c:v>
                </c:pt>
                <c:pt idx="25">
                  <c:v>1</c:v>
                </c:pt>
                <c:pt idx="26">
                  <c:v>1</c:v>
                </c:pt>
                <c:pt idx="27">
                  <c:v>0</c:v>
                </c:pt>
                <c:pt idx="28">
                  <c:v>2</c:v>
                </c:pt>
                <c:pt idx="29">
                  <c:v>1</c:v>
                </c:pt>
                <c:pt idx="30">
                  <c:v>1</c:v>
                </c:pt>
                <c:pt idx="31">
                  <c:v>0</c:v>
                </c:pt>
                <c:pt idx="32">
                  <c:v>0</c:v>
                </c:pt>
                <c:pt idx="33">
                  <c:v>2</c:v>
                </c:pt>
                <c:pt idx="34">
                  <c:v>3</c:v>
                </c:pt>
                <c:pt idx="35">
                  <c:v>3</c:v>
                </c:pt>
                <c:pt idx="36">
                  <c:v>1</c:v>
                </c:pt>
                <c:pt idx="37">
                  <c:v>1</c:v>
                </c:pt>
                <c:pt idx="38">
                  <c:v>1</c:v>
                </c:pt>
                <c:pt idx="39">
                  <c:v>2</c:v>
                </c:pt>
                <c:pt idx="40">
                  <c:v>1</c:v>
                </c:pt>
                <c:pt idx="41">
                  <c:v>3</c:v>
                </c:pt>
                <c:pt idx="42">
                  <c:v>2</c:v>
                </c:pt>
                <c:pt idx="43">
                  <c:v>8</c:v>
                </c:pt>
                <c:pt idx="44">
                  <c:v>11</c:v>
                </c:pt>
                <c:pt idx="45">
                  <c:v>44</c:v>
                </c:pt>
                <c:pt idx="46">
                  <c:v>33</c:v>
                </c:pt>
                <c:pt idx="47">
                  <c:v>13</c:v>
                </c:pt>
                <c:pt idx="48">
                  <c:v>2</c:v>
                </c:pt>
                <c:pt idx="49">
                  <c:v>0</c:v>
                </c:pt>
                <c:pt idx="50">
                  <c:v>0</c:v>
                </c:pt>
                <c:pt idx="51">
                  <c:v>0</c:v>
                </c:pt>
                <c:pt idx="52">
                  <c:v>0</c:v>
                </c:pt>
                <c:pt idx="53">
                  <c:v>0</c:v>
                </c:pt>
                <c:pt idx="54">
                  <c:v>0</c:v>
                </c:pt>
                <c:pt idx="55">
                  <c:v>0</c:v>
                </c:pt>
                <c:pt idx="56">
                  <c:v>0</c:v>
                </c:pt>
                <c:pt idx="57">
                  <c:v>0</c:v>
                </c:pt>
                <c:pt idx="58">
                  <c:v>1</c:v>
                </c:pt>
                <c:pt idx="59">
                  <c:v>0</c:v>
                </c:pt>
                <c:pt idx="60">
                  <c:v>0</c:v>
                </c:pt>
                <c:pt idx="61">
                  <c:v>0</c:v>
                </c:pt>
                <c:pt idx="62">
                  <c:v>0</c:v>
                </c:pt>
                <c:pt idx="63">
                  <c:v>0</c:v>
                </c:pt>
                <c:pt idx="64">
                  <c:v>0</c:v>
                </c:pt>
                <c:pt idx="65">
                  <c:v>0</c:v>
                </c:pt>
                <c:pt idx="66">
                  <c:v>0</c:v>
                </c:pt>
                <c:pt idx="67">
                  <c:v>0</c:v>
                </c:pt>
                <c:pt idx="68">
                  <c:v>0</c:v>
                </c:pt>
                <c:pt idx="69">
                  <c:v>0</c:v>
                </c:pt>
                <c:pt idx="70">
                  <c:v>0</c:v>
                </c:pt>
              </c:numCache>
            </c:numRef>
          </c:yVal>
          <c:smooth val="0"/>
          <c:extLst>
            <c:ext xmlns:c16="http://schemas.microsoft.com/office/drawing/2014/chart" uri="{C3380CC4-5D6E-409C-BE32-E72D297353CC}">
              <c16:uniqueId val="{00000000-0310-4856-A0E3-AD137FD2A1C5}"/>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Mass Differe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PSM</a:t>
                </a:r>
                <a:r>
                  <a:rPr lang="en-US" sz="900" baseline="0"/>
                  <a:t> </a:t>
                </a:r>
                <a:r>
                  <a:rPr lang="en-US" sz="900"/>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SMs</a:t>
            </a:r>
            <a:r>
              <a:rPr lang="en-US" baseline="0"/>
              <a:t> with mass difference close to 80 Daltons</a:t>
            </a:r>
            <a:endParaRPr lang="en-US"/>
          </a:p>
        </c:rich>
      </c:tx>
      <c:overlay val="0"/>
      <c:spPr>
        <a:noFill/>
        <a:ln>
          <a:noFill/>
        </a:ln>
        <a:effectLst/>
      </c:spPr>
    </c:title>
    <c:autoTitleDeleted val="0"/>
    <c:plotArea>
      <c:layout/>
      <c:scatterChart>
        <c:scatterStyle val="lineMarker"/>
        <c:varyColors val="0"/>
        <c:ser>
          <c:idx val="0"/>
          <c:order val="0"/>
          <c:tx>
            <c:strRef>
              <c:f>'At80'!$B$2</c:f>
              <c:strCache>
                <c:ptCount val="1"/>
                <c:pt idx="0">
                  <c:v>Withou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B$3:$B$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1</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1</c:v>
                </c:pt>
                <c:pt idx="33">
                  <c:v>0</c:v>
                </c:pt>
                <c:pt idx="34">
                  <c:v>0</c:v>
                </c:pt>
                <c:pt idx="35">
                  <c:v>0</c:v>
                </c:pt>
                <c:pt idx="36">
                  <c:v>0</c:v>
                </c:pt>
                <c:pt idx="37">
                  <c:v>0</c:v>
                </c:pt>
                <c:pt idx="38">
                  <c:v>0</c:v>
                </c:pt>
                <c:pt idx="39">
                  <c:v>1</c:v>
                </c:pt>
                <c:pt idx="40">
                  <c:v>0</c:v>
                </c:pt>
                <c:pt idx="41">
                  <c:v>1</c:v>
                </c:pt>
                <c:pt idx="42">
                  <c:v>0</c:v>
                </c:pt>
                <c:pt idx="43">
                  <c:v>1</c:v>
                </c:pt>
                <c:pt idx="44">
                  <c:v>0</c:v>
                </c:pt>
                <c:pt idx="45">
                  <c:v>2</c:v>
                </c:pt>
                <c:pt idx="46">
                  <c:v>6</c:v>
                </c:pt>
                <c:pt idx="47">
                  <c:v>12</c:v>
                </c:pt>
                <c:pt idx="48">
                  <c:v>10</c:v>
                </c:pt>
                <c:pt idx="49">
                  <c:v>16</c:v>
                </c:pt>
                <c:pt idx="50">
                  <c:v>12</c:v>
                </c:pt>
                <c:pt idx="51">
                  <c:v>15</c:v>
                </c:pt>
                <c:pt idx="52">
                  <c:v>12</c:v>
                </c:pt>
                <c:pt idx="53">
                  <c:v>9</c:v>
                </c:pt>
                <c:pt idx="54">
                  <c:v>18</c:v>
                </c:pt>
                <c:pt idx="55">
                  <c:v>37</c:v>
                </c:pt>
                <c:pt idx="56">
                  <c:v>52</c:v>
                </c:pt>
                <c:pt idx="57">
                  <c:v>60</c:v>
                </c:pt>
                <c:pt idx="58">
                  <c:v>84</c:v>
                </c:pt>
                <c:pt idx="59">
                  <c:v>101</c:v>
                </c:pt>
                <c:pt idx="60">
                  <c:v>114</c:v>
                </c:pt>
                <c:pt idx="61">
                  <c:v>122</c:v>
                </c:pt>
                <c:pt idx="62">
                  <c:v>87</c:v>
                </c:pt>
                <c:pt idx="63">
                  <c:v>46</c:v>
                </c:pt>
                <c:pt idx="64">
                  <c:v>28</c:v>
                </c:pt>
                <c:pt idx="65">
                  <c:v>22</c:v>
                </c:pt>
                <c:pt idx="66">
                  <c:v>17</c:v>
                </c:pt>
                <c:pt idx="67">
                  <c:v>46</c:v>
                </c:pt>
                <c:pt idx="68">
                  <c:v>75</c:v>
                </c:pt>
                <c:pt idx="69">
                  <c:v>94</c:v>
                </c:pt>
                <c:pt idx="70">
                  <c:v>68</c:v>
                </c:pt>
                <c:pt idx="71">
                  <c:v>57</c:v>
                </c:pt>
                <c:pt idx="72">
                  <c:v>44</c:v>
                </c:pt>
                <c:pt idx="73">
                  <c:v>13</c:v>
                </c:pt>
                <c:pt idx="74">
                  <c:v>7</c:v>
                </c:pt>
                <c:pt idx="75">
                  <c:v>11</c:v>
                </c:pt>
                <c:pt idx="76">
                  <c:v>4</c:v>
                </c:pt>
                <c:pt idx="77">
                  <c:v>6</c:v>
                </c:pt>
                <c:pt idx="78">
                  <c:v>2</c:v>
                </c:pt>
                <c:pt idx="79">
                  <c:v>1</c:v>
                </c:pt>
                <c:pt idx="80">
                  <c:v>0</c:v>
                </c:pt>
                <c:pt idx="81">
                  <c:v>2</c:v>
                </c:pt>
                <c:pt idx="82">
                  <c:v>0</c:v>
                </c:pt>
                <c:pt idx="83">
                  <c:v>0</c:v>
                </c:pt>
                <c:pt idx="84">
                  <c:v>1</c:v>
                </c:pt>
                <c:pt idx="85">
                  <c:v>1</c:v>
                </c:pt>
                <c:pt idx="86">
                  <c:v>1</c:v>
                </c:pt>
                <c:pt idx="87">
                  <c:v>0</c:v>
                </c:pt>
              </c:numCache>
            </c:numRef>
          </c:yVal>
          <c:smooth val="0"/>
          <c:extLst>
            <c:ext xmlns:c16="http://schemas.microsoft.com/office/drawing/2014/chart" uri="{C3380CC4-5D6E-409C-BE32-E72D297353CC}">
              <c16:uniqueId val="{00000000-C82C-4476-B4D2-FA06AED34EE8}"/>
            </c:ext>
          </c:extLst>
        </c:ser>
        <c:ser>
          <c:idx val="1"/>
          <c:order val="1"/>
          <c:tx>
            <c:strRef>
              <c:f>'At80'!$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C$3:$C$90</c:f>
              <c:numCache>
                <c:formatCode>General</c:formatCode>
                <c:ptCount val="88"/>
                <c:pt idx="0">
                  <c:v>0</c:v>
                </c:pt>
                <c:pt idx="1">
                  <c:v>0</c:v>
                </c:pt>
                <c:pt idx="2">
                  <c:v>0</c:v>
                </c:pt>
                <c:pt idx="3">
                  <c:v>0</c:v>
                </c:pt>
                <c:pt idx="4">
                  <c:v>0</c:v>
                </c:pt>
                <c:pt idx="5">
                  <c:v>0</c:v>
                </c:pt>
                <c:pt idx="6">
                  <c:v>1</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1</c:v>
                </c:pt>
                <c:pt idx="38">
                  <c:v>0</c:v>
                </c:pt>
                <c:pt idx="39">
                  <c:v>0</c:v>
                </c:pt>
                <c:pt idx="40">
                  <c:v>0</c:v>
                </c:pt>
                <c:pt idx="41">
                  <c:v>0</c:v>
                </c:pt>
                <c:pt idx="42">
                  <c:v>0</c:v>
                </c:pt>
                <c:pt idx="43">
                  <c:v>0</c:v>
                </c:pt>
                <c:pt idx="44">
                  <c:v>0</c:v>
                </c:pt>
                <c:pt idx="45">
                  <c:v>0</c:v>
                </c:pt>
                <c:pt idx="46">
                  <c:v>0</c:v>
                </c:pt>
                <c:pt idx="47">
                  <c:v>1</c:v>
                </c:pt>
                <c:pt idx="48">
                  <c:v>0</c:v>
                </c:pt>
                <c:pt idx="49">
                  <c:v>3</c:v>
                </c:pt>
                <c:pt idx="50">
                  <c:v>1</c:v>
                </c:pt>
                <c:pt idx="51">
                  <c:v>1</c:v>
                </c:pt>
                <c:pt idx="52">
                  <c:v>1</c:v>
                </c:pt>
                <c:pt idx="53">
                  <c:v>5</c:v>
                </c:pt>
                <c:pt idx="54">
                  <c:v>11</c:v>
                </c:pt>
                <c:pt idx="55">
                  <c:v>26</c:v>
                </c:pt>
                <c:pt idx="56">
                  <c:v>41</c:v>
                </c:pt>
                <c:pt idx="57">
                  <c:v>38</c:v>
                </c:pt>
                <c:pt idx="58">
                  <c:v>13</c:v>
                </c:pt>
                <c:pt idx="59">
                  <c:v>15</c:v>
                </c:pt>
                <c:pt idx="60">
                  <c:v>15</c:v>
                </c:pt>
                <c:pt idx="61">
                  <c:v>22</c:v>
                </c:pt>
                <c:pt idx="62">
                  <c:v>34</c:v>
                </c:pt>
                <c:pt idx="63">
                  <c:v>84</c:v>
                </c:pt>
                <c:pt idx="64">
                  <c:v>197</c:v>
                </c:pt>
                <c:pt idx="65">
                  <c:v>409</c:v>
                </c:pt>
                <c:pt idx="66">
                  <c:v>329</c:v>
                </c:pt>
                <c:pt idx="67">
                  <c:v>156</c:v>
                </c:pt>
                <c:pt idx="68">
                  <c:v>36</c:v>
                </c:pt>
                <c:pt idx="69">
                  <c:v>10</c:v>
                </c:pt>
                <c:pt idx="70">
                  <c:v>5</c:v>
                </c:pt>
                <c:pt idx="71">
                  <c:v>2</c:v>
                </c:pt>
                <c:pt idx="72">
                  <c:v>2</c:v>
                </c:pt>
                <c:pt idx="73">
                  <c:v>3</c:v>
                </c:pt>
                <c:pt idx="74">
                  <c:v>2</c:v>
                </c:pt>
                <c:pt idx="75">
                  <c:v>2</c:v>
                </c:pt>
                <c:pt idx="76">
                  <c:v>1</c:v>
                </c:pt>
                <c:pt idx="77">
                  <c:v>1</c:v>
                </c:pt>
                <c:pt idx="78">
                  <c:v>0</c:v>
                </c:pt>
                <c:pt idx="79">
                  <c:v>0</c:v>
                </c:pt>
                <c:pt idx="80">
                  <c:v>1</c:v>
                </c:pt>
                <c:pt idx="81">
                  <c:v>1</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1-C82C-4476-B4D2-FA06AED34EE8}"/>
            </c:ext>
          </c:extLst>
        </c:ser>
        <c:ser>
          <c:idx val="2"/>
          <c:order val="2"/>
          <c:tx>
            <c:strRef>
              <c:f>'At80'!$D$2</c:f>
              <c:strCache>
                <c:ptCount val="1"/>
                <c:pt idx="0">
                  <c:v>Calib-009-d</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D$3:$D$90</c:f>
              <c:numCache>
                <c:formatCode>General</c:formatCode>
                <c:ptCount val="88"/>
                <c:pt idx="0">
                  <c:v>0</c:v>
                </c:pt>
                <c:pt idx="1">
                  <c:v>0</c:v>
                </c:pt>
                <c:pt idx="2">
                  <c:v>0</c:v>
                </c:pt>
                <c:pt idx="3">
                  <c:v>0</c:v>
                </c:pt>
                <c:pt idx="4">
                  <c:v>0</c:v>
                </c:pt>
                <c:pt idx="5">
                  <c:v>0</c:v>
                </c:pt>
                <c:pt idx="6">
                  <c:v>0</c:v>
                </c:pt>
                <c:pt idx="7">
                  <c:v>0</c:v>
                </c:pt>
                <c:pt idx="8">
                  <c:v>1</c:v>
                </c:pt>
                <c:pt idx="9">
                  <c:v>1</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1</c:v>
                </c:pt>
                <c:pt idx="39">
                  <c:v>0</c:v>
                </c:pt>
                <c:pt idx="40">
                  <c:v>0</c:v>
                </c:pt>
                <c:pt idx="41">
                  <c:v>0</c:v>
                </c:pt>
                <c:pt idx="42">
                  <c:v>0</c:v>
                </c:pt>
                <c:pt idx="43">
                  <c:v>0</c:v>
                </c:pt>
                <c:pt idx="44">
                  <c:v>0</c:v>
                </c:pt>
                <c:pt idx="45">
                  <c:v>0</c:v>
                </c:pt>
                <c:pt idx="46">
                  <c:v>0</c:v>
                </c:pt>
                <c:pt idx="47">
                  <c:v>0</c:v>
                </c:pt>
                <c:pt idx="48">
                  <c:v>1</c:v>
                </c:pt>
                <c:pt idx="49">
                  <c:v>1</c:v>
                </c:pt>
                <c:pt idx="50">
                  <c:v>2</c:v>
                </c:pt>
                <c:pt idx="51">
                  <c:v>1</c:v>
                </c:pt>
                <c:pt idx="52">
                  <c:v>2</c:v>
                </c:pt>
                <c:pt idx="53">
                  <c:v>2</c:v>
                </c:pt>
                <c:pt idx="54">
                  <c:v>15</c:v>
                </c:pt>
                <c:pt idx="55">
                  <c:v>20</c:v>
                </c:pt>
                <c:pt idx="56">
                  <c:v>31</c:v>
                </c:pt>
                <c:pt idx="57">
                  <c:v>46</c:v>
                </c:pt>
                <c:pt idx="58">
                  <c:v>26</c:v>
                </c:pt>
                <c:pt idx="59">
                  <c:v>20</c:v>
                </c:pt>
                <c:pt idx="60">
                  <c:v>18</c:v>
                </c:pt>
                <c:pt idx="61">
                  <c:v>19</c:v>
                </c:pt>
                <c:pt idx="62">
                  <c:v>36</c:v>
                </c:pt>
                <c:pt idx="63">
                  <c:v>101</c:v>
                </c:pt>
                <c:pt idx="64">
                  <c:v>176</c:v>
                </c:pt>
                <c:pt idx="65">
                  <c:v>389</c:v>
                </c:pt>
                <c:pt idx="66">
                  <c:v>370</c:v>
                </c:pt>
                <c:pt idx="67">
                  <c:v>214</c:v>
                </c:pt>
                <c:pt idx="68">
                  <c:v>57</c:v>
                </c:pt>
                <c:pt idx="69">
                  <c:v>24</c:v>
                </c:pt>
                <c:pt idx="70">
                  <c:v>7</c:v>
                </c:pt>
                <c:pt idx="71">
                  <c:v>4</c:v>
                </c:pt>
                <c:pt idx="72">
                  <c:v>2</c:v>
                </c:pt>
                <c:pt idx="73">
                  <c:v>4</c:v>
                </c:pt>
                <c:pt idx="74">
                  <c:v>4</c:v>
                </c:pt>
                <c:pt idx="75">
                  <c:v>0</c:v>
                </c:pt>
                <c:pt idx="76">
                  <c:v>2</c:v>
                </c:pt>
                <c:pt idx="77">
                  <c:v>2</c:v>
                </c:pt>
                <c:pt idx="78">
                  <c:v>0</c:v>
                </c:pt>
                <c:pt idx="79">
                  <c:v>0</c:v>
                </c:pt>
                <c:pt idx="80">
                  <c:v>1</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2-C82C-4476-B4D2-FA06AED34EE8}"/>
            </c:ext>
          </c:extLst>
        </c:ser>
        <c:ser>
          <c:idx val="3"/>
          <c:order val="3"/>
          <c:tx>
            <c:strRef>
              <c:f>'At80'!$E$2</c:f>
              <c:strCache>
                <c:ptCount val="1"/>
                <c:pt idx="0">
                  <c:v>0</c:v>
                </c:pt>
              </c:strCache>
            </c:strRef>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E$3:$E$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3-C82C-4476-B4D2-FA06AED34EE8}"/>
            </c:ext>
          </c:extLst>
        </c:ser>
        <c:ser>
          <c:idx val="4"/>
          <c:order val="4"/>
          <c:tx>
            <c:strRef>
              <c:f>'At80'!$F$2</c:f>
              <c:strCache>
                <c:ptCount val="1"/>
                <c:pt idx="0">
                  <c:v>0</c:v>
                </c:pt>
              </c:strCache>
            </c:strRef>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At80'!$A$3:$A$90</c:f>
              <c:numCache>
                <c:formatCode>General</c:formatCode>
                <c:ptCount val="88"/>
                <c:pt idx="0">
                  <c:v>79.90100000000001</c:v>
                </c:pt>
                <c:pt idx="1">
                  <c:v>79.902000000000015</c:v>
                </c:pt>
                <c:pt idx="2">
                  <c:v>79.90300000000002</c:v>
                </c:pt>
                <c:pt idx="3">
                  <c:v>79.904000000000025</c:v>
                </c:pt>
                <c:pt idx="4">
                  <c:v>79.90500000000003</c:v>
                </c:pt>
                <c:pt idx="5">
                  <c:v>79.906000000000034</c:v>
                </c:pt>
                <c:pt idx="6">
                  <c:v>79.907000000000039</c:v>
                </c:pt>
                <c:pt idx="7">
                  <c:v>79.908000000000044</c:v>
                </c:pt>
                <c:pt idx="8">
                  <c:v>79.909000000000049</c:v>
                </c:pt>
                <c:pt idx="9">
                  <c:v>79.910000000000053</c:v>
                </c:pt>
                <c:pt idx="10">
                  <c:v>79.911000000000058</c:v>
                </c:pt>
                <c:pt idx="11">
                  <c:v>79.912000000000063</c:v>
                </c:pt>
                <c:pt idx="12">
                  <c:v>79.913000000000068</c:v>
                </c:pt>
                <c:pt idx="13">
                  <c:v>79.914000000000073</c:v>
                </c:pt>
                <c:pt idx="14">
                  <c:v>79.915000000000077</c:v>
                </c:pt>
                <c:pt idx="15">
                  <c:v>79.916000000000082</c:v>
                </c:pt>
                <c:pt idx="16">
                  <c:v>79.917000000000087</c:v>
                </c:pt>
                <c:pt idx="17">
                  <c:v>79.918000000000092</c:v>
                </c:pt>
                <c:pt idx="18">
                  <c:v>79.919000000000096</c:v>
                </c:pt>
                <c:pt idx="19">
                  <c:v>79.920000000000101</c:v>
                </c:pt>
                <c:pt idx="20">
                  <c:v>79.921000000000106</c:v>
                </c:pt>
                <c:pt idx="21">
                  <c:v>79.922000000000111</c:v>
                </c:pt>
                <c:pt idx="22">
                  <c:v>79.923000000000116</c:v>
                </c:pt>
                <c:pt idx="23">
                  <c:v>79.92400000000012</c:v>
                </c:pt>
                <c:pt idx="24">
                  <c:v>79.925000000000125</c:v>
                </c:pt>
                <c:pt idx="25">
                  <c:v>79.92600000000013</c:v>
                </c:pt>
                <c:pt idx="26">
                  <c:v>79.927000000000135</c:v>
                </c:pt>
                <c:pt idx="27">
                  <c:v>79.928000000000139</c:v>
                </c:pt>
                <c:pt idx="28">
                  <c:v>79.929000000000144</c:v>
                </c:pt>
                <c:pt idx="29">
                  <c:v>79.930000000000149</c:v>
                </c:pt>
                <c:pt idx="30">
                  <c:v>79.931000000000154</c:v>
                </c:pt>
                <c:pt idx="31">
                  <c:v>79.932000000000158</c:v>
                </c:pt>
                <c:pt idx="32">
                  <c:v>79.933000000000163</c:v>
                </c:pt>
                <c:pt idx="33">
                  <c:v>79.934000000000168</c:v>
                </c:pt>
                <c:pt idx="34">
                  <c:v>79.935000000000173</c:v>
                </c:pt>
                <c:pt idx="35">
                  <c:v>79.936000000000178</c:v>
                </c:pt>
                <c:pt idx="36">
                  <c:v>79.937000000000182</c:v>
                </c:pt>
                <c:pt idx="37">
                  <c:v>79.938000000000187</c:v>
                </c:pt>
                <c:pt idx="38">
                  <c:v>79.939000000000192</c:v>
                </c:pt>
                <c:pt idx="39">
                  <c:v>79.940000000000197</c:v>
                </c:pt>
                <c:pt idx="40">
                  <c:v>79.941000000000201</c:v>
                </c:pt>
                <c:pt idx="41">
                  <c:v>79.942000000000206</c:v>
                </c:pt>
                <c:pt idx="42">
                  <c:v>79.943000000000211</c:v>
                </c:pt>
                <c:pt idx="43">
                  <c:v>79.944000000000216</c:v>
                </c:pt>
                <c:pt idx="44">
                  <c:v>79.945000000000221</c:v>
                </c:pt>
                <c:pt idx="45">
                  <c:v>79.946000000000225</c:v>
                </c:pt>
                <c:pt idx="46">
                  <c:v>79.94700000000023</c:v>
                </c:pt>
                <c:pt idx="47">
                  <c:v>79.948000000000235</c:v>
                </c:pt>
                <c:pt idx="48">
                  <c:v>79.94900000000024</c:v>
                </c:pt>
                <c:pt idx="49">
                  <c:v>79.950000000000244</c:v>
                </c:pt>
                <c:pt idx="50">
                  <c:v>79.951000000000249</c:v>
                </c:pt>
                <c:pt idx="51">
                  <c:v>79.952000000000254</c:v>
                </c:pt>
                <c:pt idx="52">
                  <c:v>79.953000000000259</c:v>
                </c:pt>
                <c:pt idx="53">
                  <c:v>79.954000000000264</c:v>
                </c:pt>
                <c:pt idx="54">
                  <c:v>79.955000000000268</c:v>
                </c:pt>
                <c:pt idx="55">
                  <c:v>79.956000000000273</c:v>
                </c:pt>
                <c:pt idx="56">
                  <c:v>79.957000000000278</c:v>
                </c:pt>
                <c:pt idx="57">
                  <c:v>79.958000000000283</c:v>
                </c:pt>
                <c:pt idx="58">
                  <c:v>79.959000000000287</c:v>
                </c:pt>
                <c:pt idx="59">
                  <c:v>79.960000000000292</c:v>
                </c:pt>
                <c:pt idx="60">
                  <c:v>79.961000000000297</c:v>
                </c:pt>
                <c:pt idx="61">
                  <c:v>79.962000000000302</c:v>
                </c:pt>
                <c:pt idx="62">
                  <c:v>79.963000000000306</c:v>
                </c:pt>
                <c:pt idx="63">
                  <c:v>79.964000000000311</c:v>
                </c:pt>
                <c:pt idx="64">
                  <c:v>79.965000000000316</c:v>
                </c:pt>
                <c:pt idx="65">
                  <c:v>79.966000000000321</c:v>
                </c:pt>
                <c:pt idx="66">
                  <c:v>79.967000000000326</c:v>
                </c:pt>
                <c:pt idx="67">
                  <c:v>79.96800000000033</c:v>
                </c:pt>
                <c:pt idx="68">
                  <c:v>79.969000000000335</c:v>
                </c:pt>
                <c:pt idx="69">
                  <c:v>79.97000000000034</c:v>
                </c:pt>
                <c:pt idx="70">
                  <c:v>79.971000000000345</c:v>
                </c:pt>
                <c:pt idx="71">
                  <c:v>79.972000000000349</c:v>
                </c:pt>
                <c:pt idx="72">
                  <c:v>79.973000000000354</c:v>
                </c:pt>
                <c:pt idx="73">
                  <c:v>79.974000000000359</c:v>
                </c:pt>
                <c:pt idx="74">
                  <c:v>79.975000000000364</c:v>
                </c:pt>
                <c:pt idx="75">
                  <c:v>79.976000000000369</c:v>
                </c:pt>
                <c:pt idx="76">
                  <c:v>79.977000000000373</c:v>
                </c:pt>
                <c:pt idx="77">
                  <c:v>79.978000000000378</c:v>
                </c:pt>
                <c:pt idx="78">
                  <c:v>79.979000000000383</c:v>
                </c:pt>
                <c:pt idx="79">
                  <c:v>79.980000000000388</c:v>
                </c:pt>
                <c:pt idx="80">
                  <c:v>79.981000000000392</c:v>
                </c:pt>
                <c:pt idx="81">
                  <c:v>79.982000000000397</c:v>
                </c:pt>
                <c:pt idx="82">
                  <c:v>79.983000000000402</c:v>
                </c:pt>
                <c:pt idx="83">
                  <c:v>79.984000000000407</c:v>
                </c:pt>
                <c:pt idx="84">
                  <c:v>79.985000000000412</c:v>
                </c:pt>
                <c:pt idx="85">
                  <c:v>79.986000000000416</c:v>
                </c:pt>
                <c:pt idx="86">
                  <c:v>79.987000000000421</c:v>
                </c:pt>
                <c:pt idx="87">
                  <c:v>79.988000000000426</c:v>
                </c:pt>
              </c:numCache>
            </c:numRef>
          </c:xVal>
          <c:yVal>
            <c:numRef>
              <c:f>'At80'!$F$3:$F$90</c:f>
              <c:numCache>
                <c:formatCode>General</c:formatCode>
                <c:ptCount val="8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numCache>
            </c:numRef>
          </c:yVal>
          <c:smooth val="0"/>
          <c:extLst>
            <c:ext xmlns:c16="http://schemas.microsoft.com/office/drawing/2014/chart" uri="{C3380CC4-5D6E-409C-BE32-E72D297353CC}">
              <c16:uniqueId val="{00000004-C82C-4476-B4D2-FA06AED34EE8}"/>
            </c:ext>
          </c:extLst>
        </c:ser>
        <c:ser>
          <c:idx val="5"/>
          <c:order val="5"/>
          <c:tx>
            <c:strRef>
              <c:f>'At80'!$G$3</c:f>
              <c:strCache>
                <c:ptCount val="1"/>
                <c:pt idx="0">
                  <c:v>LOOK FOR</c:v>
                </c:pt>
              </c:strCache>
            </c:strRef>
          </c:tx>
          <c:spPr>
            <a:ln w="19050" cap="rnd">
              <a:noFill/>
              <a:round/>
            </a:ln>
            <a:effectLst>
              <a:glow rad="635000">
                <a:schemeClr val="accent6">
                  <a:satMod val="175000"/>
                  <a:alpha val="40000"/>
                </a:schemeClr>
              </a:glow>
            </a:effectLst>
          </c:spPr>
          <c:marker>
            <c:symbol val="circle"/>
            <c:size val="5"/>
            <c:spPr>
              <a:solidFill>
                <a:schemeClr val="accent6"/>
              </a:solidFill>
              <a:ln w="9525">
                <a:solidFill>
                  <a:schemeClr val="accent6"/>
                </a:solidFill>
              </a:ln>
              <a:effectLst>
                <a:glow rad="635000">
                  <a:schemeClr val="accent6">
                    <a:satMod val="175000"/>
                    <a:alpha val="40000"/>
                  </a:schemeClr>
                </a:glow>
              </a:effectLst>
            </c:spPr>
          </c:marker>
          <c:xVal>
            <c:numRef>
              <c:f>'At80'!$H$4:$H$7</c:f>
              <c:numCache>
                <c:formatCode>General</c:formatCode>
                <c:ptCount val="4"/>
                <c:pt idx="0">
                  <c:v>79.916520000000006</c:v>
                </c:pt>
                <c:pt idx="1">
                  <c:v>79.956815000000006</c:v>
                </c:pt>
                <c:pt idx="2">
                  <c:v>79.966330999999997</c:v>
                </c:pt>
                <c:pt idx="3">
                  <c:v>80.037447999999998</c:v>
                </c:pt>
              </c:numCache>
            </c:numRef>
          </c:xVal>
          <c:yVal>
            <c:numRef>
              <c:f>'At80'!$I$4:$I$7</c:f>
              <c:numCache>
                <c:formatCode>General</c:formatCode>
                <c:ptCount val="4"/>
                <c:pt idx="0">
                  <c:v>204.5</c:v>
                </c:pt>
                <c:pt idx="1">
                  <c:v>204.5</c:v>
                </c:pt>
                <c:pt idx="2">
                  <c:v>204.5</c:v>
                </c:pt>
                <c:pt idx="3">
                  <c:v>204.5</c:v>
                </c:pt>
              </c:numCache>
            </c:numRef>
          </c:yVal>
          <c:smooth val="0"/>
          <c:extLst>
            <c:ext xmlns:c16="http://schemas.microsoft.com/office/drawing/2014/chart" uri="{C3380CC4-5D6E-409C-BE32-E72D297353CC}">
              <c16:uniqueId val="{00000005-C82C-4476-B4D2-FA06AED34EE8}"/>
            </c:ext>
          </c:extLst>
        </c:ser>
        <c:dLbls>
          <c:showLegendKey val="0"/>
          <c:showVal val="0"/>
          <c:showCatName val="0"/>
          <c:showSerName val="0"/>
          <c:showPercent val="0"/>
          <c:showBubbleSize val="0"/>
        </c:dLbls>
        <c:axId val="2132141192"/>
        <c:axId val="2132147016"/>
      </c:scatterChart>
      <c:valAx>
        <c:axId val="213214119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7016"/>
        <c:crosses val="autoZero"/>
        <c:crossBetween val="midCat"/>
      </c:valAx>
      <c:valAx>
        <c:axId val="2132147016"/>
        <c:scaling>
          <c:orientation val="minMax"/>
          <c:min val="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41192"/>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6B10-1694-4B6C-A590-A2D6837BE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73</TotalTime>
  <Pages>7</Pages>
  <Words>3448</Words>
  <Characters>19656</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5</cp:revision>
  <cp:lastPrinted>2016-09-13T20:08:00Z</cp:lastPrinted>
  <dcterms:created xsi:type="dcterms:W3CDTF">2016-09-09T18:05:00Z</dcterms:created>
  <dcterms:modified xsi:type="dcterms:W3CDTF">2016-09-29T17:50:00Z</dcterms:modified>
</cp:coreProperties>
</file>